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06B45EC0" w:rsidR="008421D2" w:rsidRPr="00440D99" w:rsidRDefault="00265354" w:rsidP="00440D99">
      <w:pPr>
        <w:rPr>
          <w:sz w:val="28"/>
          <w:szCs w:val="28"/>
        </w:rPr>
      </w:pPr>
      <w:r>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C11FABE"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w:t>
      </w:r>
      <w:del w:id="0" w:author="zenrunner" w:date="2018-10-05T14:50:00Z">
        <w:r w:rsidR="003929E6" w:rsidDel="009F7D76">
          <w:delText xml:space="preserve">for </w:delText>
        </w:r>
      </w:del>
      <w:r w:rsidR="003929E6">
        <w:t xml:space="preserve">the capacity of creosote bush to influence the pollination of </w:t>
      </w:r>
      <w:ins w:id="1" w:author="zenrunner" w:date="2018-10-05T14:50:00Z">
        <w:r w:rsidR="009F7D76">
          <w:t>the</w:t>
        </w:r>
      </w:ins>
      <w:del w:id="2" w:author="zenrunner" w:date="2018-10-05T14:50:00Z">
        <w:r w:rsidR="003929E6" w:rsidDel="009F7D76">
          <w:delText>its</w:delText>
        </w:r>
      </w:del>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ins w:id="3" w:author="zenrunner" w:date="2018-10-05T14:51:00Z">
        <w:r w:rsidR="00B035A2">
          <w:t>D</w:t>
        </w:r>
      </w:ins>
      <w:del w:id="4" w:author="zenrunner" w:date="2018-10-05T14:51:00Z">
        <w:r w:rsidR="00456772" w:rsidDel="00B035A2">
          <w:delText>The d</w:delText>
        </w:r>
      </w:del>
      <w:r w:rsidR="00456772">
        <w:t>ecrease</w:t>
      </w:r>
      <w:ins w:id="5" w:author="zenrunner" w:date="2018-10-05T14:51:00Z">
        <w:r w:rsidR="00B035A2">
          <w:t>s</w:t>
        </w:r>
      </w:ins>
      <w:r w:rsidR="00456772">
        <w:t xml:space="preserve"> in visitation</w:t>
      </w:r>
      <w:r w:rsidR="00954865">
        <w:t xml:space="preserve"> was driven </w:t>
      </w:r>
      <w:r w:rsidR="00456772">
        <w:t xml:space="preserve">by </w:t>
      </w:r>
      <w:r w:rsidR="000E2671">
        <w:t xml:space="preserve">syrphid flies and the </w:t>
      </w:r>
      <w:del w:id="6" w:author="zenrunner" w:date="2018-10-05T14:51:00Z">
        <w:r w:rsidR="00456772" w:rsidDel="00B035A2">
          <w:delText xml:space="preserve">behavioural </w:delText>
        </w:r>
      </w:del>
      <w:r w:rsidR="00456772">
        <w:t xml:space="preserve">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del w:id="7" w:author="zenrunner" w:date="2018-10-05T14:51:00Z">
        <w:r w:rsidR="000E73EE" w:rsidDel="0033300D">
          <w:delText xml:space="preserve">associated </w:delText>
        </w:r>
      </w:del>
      <w:ins w:id="8" w:author="zenrunner" w:date="2018-10-05T14:51:00Z">
        <w:r w:rsidR="0033300D">
          <w:t xml:space="preserve">the density and composition? of </w:t>
        </w:r>
      </w:ins>
      <w:r w:rsidR="00DC18FB">
        <w:t xml:space="preserve">annual </w:t>
      </w:r>
      <w:r w:rsidR="009572B0">
        <w:t xml:space="preserve">plants </w:t>
      </w:r>
      <w:r w:rsidR="00DC18FB">
        <w:t xml:space="preserve">and </w:t>
      </w:r>
      <w:r w:rsidR="009572B0">
        <w:t xml:space="preserve">the </w:t>
      </w:r>
      <w:r w:rsidR="00DC18FB">
        <w:t>arthropod communit</w:t>
      </w:r>
      <w:r w:rsidR="009572B0">
        <w:t>y</w:t>
      </w:r>
      <w:del w:id="9" w:author="zenrunner" w:date="2018-10-05T14:52:00Z">
        <w:r w:rsidR="003D5314" w:rsidDel="009A6E56">
          <w:delText>,</w:delText>
        </w:r>
      </w:del>
      <w:r w:rsidR="00DC18FB">
        <w:t xml:space="preserve"> but </w:t>
      </w:r>
      <w:del w:id="10" w:author="zenrunner" w:date="2018-10-05T14:52:00Z">
        <w:r w:rsidR="003D5314" w:rsidDel="006B0964">
          <w:delText xml:space="preserve">this shrub </w:delText>
        </w:r>
        <w:r w:rsidR="004D43E8" w:rsidDel="006B0964">
          <w:delText>further</w:delText>
        </w:r>
      </w:del>
      <w:ins w:id="11" w:author="zenrunner" w:date="2018-10-05T14:52:00Z">
        <w:r w:rsidR="006B0964">
          <w:t xml:space="preserve">that it </w:t>
        </w:r>
      </w:ins>
      <w:del w:id="12" w:author="zenrunner" w:date="2018-10-05T14:52:00Z">
        <w:r w:rsidR="004D43E8" w:rsidDel="006B0964">
          <w:delText xml:space="preserve"> </w:delText>
        </w:r>
      </w:del>
      <w:r w:rsidR="003D5314">
        <w:t xml:space="preserve">had </w:t>
      </w:r>
      <w:del w:id="13" w:author="zenrunner" w:date="2018-10-05T14:52:00Z">
        <w:r w:rsidR="00DC18FB" w:rsidDel="002A23BB">
          <w:delText xml:space="preserve">negative </w:delText>
        </w:r>
      </w:del>
      <w:r w:rsidR="00DC18FB">
        <w:t xml:space="preserve">indirect </w:t>
      </w:r>
      <w:ins w:id="14" w:author="zenrunner" w:date="2018-10-05T14:52:00Z">
        <w:r w:rsidR="002A23BB">
          <w:t xml:space="preserve">negative </w:t>
        </w:r>
      </w:ins>
      <w:r w:rsidR="00DC18FB">
        <w:t xml:space="preserve">effects on </w:t>
      </w:r>
      <w:ins w:id="15" w:author="zenrunner" w:date="2018-10-05T14:52:00Z">
        <w:r w:rsidR="001C0285">
          <w:t xml:space="preserve">the </w:t>
        </w:r>
      </w:ins>
      <w:r w:rsidR="00DC18FB">
        <w:t>pollination</w:t>
      </w:r>
      <w:ins w:id="16" w:author="zenrunner" w:date="2018-10-05T14:52:00Z">
        <w:r w:rsidR="001C0285">
          <w:t xml:space="preserve">? Or </w:t>
        </w:r>
        <w:r w:rsidR="002723C1">
          <w:t>visitati</w:t>
        </w:r>
        <w:r w:rsidR="001C0285">
          <w:t>on to?</w:t>
        </w:r>
      </w:ins>
      <w:r w:rsidR="00566A7E">
        <w:t xml:space="preserve"> of a representative flowering </w:t>
      </w:r>
      <w:r w:rsidR="00AE25FD">
        <w:t>annual plant</w:t>
      </w:r>
      <w:r w:rsidR="00DC18FB">
        <w:t xml:space="preserve">. </w:t>
      </w:r>
      <w:del w:id="17" w:author="zenrunner" w:date="2018-10-05T14:53:00Z">
        <w:r w:rsidR="00456772" w:rsidDel="00CF6687">
          <w:delText xml:space="preserve">This study </w:delText>
        </w:r>
        <w:r w:rsidR="00CE583F" w:rsidDel="00CF6687">
          <w:delText xml:space="preserve">confirms </w:delText>
        </w:r>
        <w:r w:rsidR="00456772" w:rsidDel="00CF6687">
          <w:delText xml:space="preserve">the positive role of </w:delText>
        </w:r>
        <w:r w:rsidR="00456772" w:rsidRPr="00456772" w:rsidDel="00CF6687">
          <w:rPr>
            <w:i/>
          </w:rPr>
          <w:delText>L. tridentata</w:delText>
        </w:r>
        <w:r w:rsidR="00456772" w:rsidDel="00CF6687">
          <w:delText xml:space="preserve"> as a foundation plant </w:delText>
        </w:r>
        <w:r w:rsidR="001F43F0" w:rsidDel="00CF6687">
          <w:delText xml:space="preserve">but more importantly suggests </w:delText>
        </w:r>
        <w:r w:rsidR="00954865" w:rsidDel="00CF6687">
          <w:delText>that</w:delText>
        </w:r>
        <w:r w:rsidR="00456772" w:rsidDel="00CF6687">
          <w:delText xml:space="preserve"> </w:delText>
        </w:r>
        <w:r w:rsidR="00767E62" w:rsidDel="00CF6687">
          <w:delText>t</w:delText>
        </w:r>
      </w:del>
      <w:ins w:id="18" w:author="zenrunner" w:date="2018-10-05T14:53:00Z">
        <w:r w:rsidR="00CF6687">
          <w:t>T</w:t>
        </w:r>
      </w:ins>
      <w:r w:rsidR="00767E62">
        <w:t xml:space="preserve">he net outcome of interactions </w:t>
      </w:r>
      <w:ins w:id="19" w:author="zenrunner" w:date="2018-10-05T14:53:00Z">
        <w:r w:rsidR="00CF6687">
          <w:t xml:space="preserve">with foundation plant species </w:t>
        </w:r>
      </w:ins>
      <w:r w:rsidR="00767E62">
        <w:t xml:space="preserve">can be negative or positive depending on the specific shrub function tested or the </w:t>
      </w:r>
      <w:r w:rsidR="0041669C">
        <w:t>recipient taxa</w:t>
      </w:r>
      <w:ins w:id="20" w:author="zenrunner" w:date="2018-10-05T14:53:00Z">
        <w:r w:rsidR="00443747">
          <w:t xml:space="preserve"> – yes but be cool to link to a bigger implication for Am Nat… - something about evo, co-evolutionary</w:t>
        </w:r>
      </w:ins>
      <w:ins w:id="21" w:author="zenrunner" w:date="2018-10-05T14:54:00Z">
        <w:r w:rsidR="00443747">
          <w:t xml:space="preserve"> relationships etc or perhaps use the word trade-offs here – Am Nat likes that and you kind of need ir even in the thesis chapter too</w:t>
        </w:r>
      </w:ins>
      <w:r w:rsidR="00954865">
        <w:t>.</w:t>
      </w:r>
      <w:ins w:id="22" w:author="zenrunner" w:date="2018-10-05T14:54:00Z">
        <w:r w:rsidR="00443747">
          <w:t xml:space="preserve">  These finding suggesting that the net </w:t>
        </w:r>
        <w:r w:rsidR="0080585A">
          <w:t xml:space="preserve">outcome of associated with foundation plant species can be positive or negative depending on both the life-history stage of the </w:t>
        </w:r>
      </w:ins>
      <w:ins w:id="23" w:author="zenrunner" w:date="2018-10-05T14:55:00Z">
        <w:r w:rsidR="0080585A">
          <w:t>protégé</w:t>
        </w:r>
      </w:ins>
      <w:ins w:id="24" w:author="zenrunner" w:date="2018-10-05T14:54:00Z">
        <w:r w:rsidR="0080585A">
          <w:t xml:space="preserve"> </w:t>
        </w:r>
      </w:ins>
      <w:ins w:id="25" w:author="zenrunner" w:date="2018-10-05T14:55:00Z">
        <w:r w:rsidR="0080585A">
          <w:t xml:space="preserve">species tested and on the phenology of the foundation species.  An increasing focus on further </w:t>
        </w:r>
      </w:ins>
      <w:ins w:id="26" w:author="zenrunner" w:date="2018-10-05T14:56:00Z">
        <w:r w:rsidR="00E77279">
          <w:t xml:space="preserve">documenting this trade-offs will advance both facilitation theory and </w:t>
        </w:r>
        <w:r w:rsidR="0005326A">
          <w:t>assessment of selection processes that can drive co-evolutionary relationships between sh</w:t>
        </w:r>
      </w:ins>
      <w:ins w:id="27" w:author="zenrunner" w:date="2018-10-05T14:57:00Z">
        <w:r w:rsidR="00CC5AA6">
          <w:t>r</w:t>
        </w:r>
      </w:ins>
      <w:ins w:id="28" w:author="zenrunner" w:date="2018-10-05T14:56:00Z">
        <w:r w:rsidR="0005326A">
          <w:t>ubs, annual plants, and pollinators.</w:t>
        </w:r>
      </w:ins>
      <w:ins w:id="29" w:author="zenrunner" w:date="2018-10-05T14:57:00Z">
        <w:r w:rsidR="00D33A03">
          <w:t xml:space="preserve">  – something like that – again –</w:t>
        </w:r>
        <w:r w:rsidR="005174B3">
          <w:t xml:space="preserve"> this is a r</w:t>
        </w:r>
        <w:r w:rsidR="00D33A03">
          <w:t>e</w:t>
        </w:r>
        <w:r w:rsidR="005174B3">
          <w:t>a</w:t>
        </w:r>
        <w:r w:rsidR="00D33A03">
          <w:t xml:space="preserve">lly stellar study.  Sell it a </w:t>
        </w:r>
        <w:r w:rsidR="005174B3">
          <w:t>tiny bit and remind people the implications</w:t>
        </w:r>
        <w:r w:rsidR="00D33A03">
          <w: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56EE4AA8" w:rsidR="003F263E" w:rsidRDefault="00A3385B" w:rsidP="00FE799E">
      <w:ins w:id="30" w:author="zenrunner" w:date="2018-10-05T14:58:00Z">
        <w:r>
          <w:t>Keywords:  etc…</w:t>
        </w:r>
      </w:ins>
    </w:p>
    <w:p w14:paraId="0D28BE5B" w14:textId="63972285" w:rsidR="001E4A16" w:rsidRDefault="001E4A16">
      <w:pPr>
        <w:rPr>
          <w:ins w:id="31" w:author="zenrunner" w:date="2018-10-05T14:58:00Z"/>
        </w:rPr>
      </w:pPr>
      <w:ins w:id="32" w:author="zenrunner" w:date="2018-10-05T14:58:00Z">
        <w:r>
          <w:br w:type="page"/>
        </w:r>
      </w:ins>
    </w:p>
    <w:p w14:paraId="38144419" w14:textId="7C854F9D" w:rsidR="003F263E" w:rsidDel="001E4A16" w:rsidRDefault="003F263E" w:rsidP="00FE799E">
      <w:pPr>
        <w:rPr>
          <w:del w:id="33" w:author="zenrunner" w:date="2018-10-05T14:58:00Z"/>
        </w:rPr>
      </w:pPr>
    </w:p>
    <w:p w14:paraId="6F1B5D0E" w14:textId="214C46C1" w:rsidR="003F263E" w:rsidDel="001E4A16" w:rsidRDefault="003F263E" w:rsidP="00FE799E">
      <w:pPr>
        <w:rPr>
          <w:del w:id="34" w:author="zenrunner" w:date="2018-10-05T14:58:00Z"/>
        </w:rPr>
      </w:pPr>
    </w:p>
    <w:p w14:paraId="07CDE48A" w14:textId="06431263" w:rsidR="003F263E" w:rsidDel="001E4A16" w:rsidRDefault="003F263E" w:rsidP="00FE799E">
      <w:pPr>
        <w:rPr>
          <w:del w:id="35" w:author="zenrunner" w:date="2018-10-05T14:58:00Z"/>
        </w:rPr>
      </w:pPr>
    </w:p>
    <w:p w14:paraId="00C53EC1" w14:textId="56252340" w:rsidR="003F263E" w:rsidDel="001E4A16" w:rsidRDefault="003F263E" w:rsidP="00FE799E">
      <w:pPr>
        <w:rPr>
          <w:del w:id="36" w:author="zenrunner" w:date="2018-10-05T14:58:00Z"/>
        </w:rPr>
      </w:pPr>
    </w:p>
    <w:p w14:paraId="2A052391" w14:textId="69C62C6F" w:rsidR="003F263E" w:rsidDel="001E4A16" w:rsidRDefault="003F263E" w:rsidP="00FE799E">
      <w:pPr>
        <w:rPr>
          <w:del w:id="37" w:author="zenrunner" w:date="2018-10-05T14:58:00Z"/>
        </w:rPr>
      </w:pPr>
    </w:p>
    <w:p w14:paraId="06D9FE42" w14:textId="72A38486" w:rsidR="00D36947" w:rsidDel="001E4A16" w:rsidRDefault="00D36947" w:rsidP="00FE799E">
      <w:pPr>
        <w:rPr>
          <w:del w:id="38" w:author="zenrunner" w:date="2018-10-05T14:58:00Z"/>
        </w:rPr>
      </w:pPr>
    </w:p>
    <w:p w14:paraId="0978F18C" w14:textId="061FFF98" w:rsidR="00193537" w:rsidDel="001E4A16" w:rsidRDefault="00193537" w:rsidP="00D36947">
      <w:pPr>
        <w:spacing w:line="360" w:lineRule="auto"/>
        <w:rPr>
          <w:del w:id="39" w:author="zenrunner" w:date="2018-10-05T14:58:00Z"/>
        </w:rPr>
      </w:pPr>
    </w:p>
    <w:p w14:paraId="7E400D18" w14:textId="77777777" w:rsidR="00193537" w:rsidDel="001E4A16" w:rsidRDefault="00193537" w:rsidP="00D36947">
      <w:pPr>
        <w:spacing w:line="360" w:lineRule="auto"/>
        <w:rPr>
          <w:del w:id="40" w:author="zenrunner" w:date="2018-10-05T14:58:00Z"/>
        </w:rPr>
      </w:pPr>
    </w:p>
    <w:p w14:paraId="73FBE1CC" w14:textId="7FD73603" w:rsidR="00FE799E" w:rsidRDefault="00FE799E" w:rsidP="00D36947">
      <w:pPr>
        <w:spacing w:line="360" w:lineRule="auto"/>
      </w:pPr>
      <w:r>
        <w:t>Introduction</w:t>
      </w:r>
    </w:p>
    <w:p w14:paraId="21123550" w14:textId="05BDB33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del w:id="41" w:author="zenrunner" w:date="2018-10-05T14:59:00Z">
        <w:r w:rsidR="001C368F" w:rsidRPr="001C368F" w:rsidDel="001748F4">
          <w:delText xml:space="preserve">arise </w:delText>
        </w:r>
      </w:del>
      <w:ins w:id="42" w:author="zenrunner" w:date="2018-10-05T14:59:00Z">
        <w:r w:rsidR="001748F4">
          <w:t>pccur</w:t>
        </w:r>
        <w:r w:rsidR="001748F4" w:rsidRPr="001C368F">
          <w:t xml:space="preserve"> </w:t>
        </w:r>
      </w:ins>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4C549124" w:rsidR="00134397" w:rsidRDefault="000E2DB2" w:rsidP="00134397">
      <w:pPr>
        <w:spacing w:line="360" w:lineRule="auto"/>
      </w:pPr>
      <w:r>
        <w:t>Interaction</w:t>
      </w:r>
      <w:r w:rsidR="00E567F0">
        <w:t xml:space="preserve"> p</w:t>
      </w:r>
      <w:r w:rsidR="00166563">
        <w:t xml:space="preserve">athways </w:t>
      </w:r>
      <w:ins w:id="43" w:author="zenrunner" w:date="2018-10-05T15:00:00Z">
        <w:r w:rsidR="00F7187F">
          <w:t xml:space="preserve">that </w:t>
        </w:r>
      </w:ins>
      <w:r w:rsidR="00166563">
        <w:t>requir</w:t>
      </w:r>
      <w:ins w:id="44" w:author="zenrunner" w:date="2018-10-05T15:00:00Z">
        <w:r w:rsidR="00F7187F">
          <w:t>e</w:t>
        </w:r>
      </w:ins>
      <w:del w:id="45" w:author="zenrunner" w:date="2018-10-05T15:00:00Z">
        <w:r w:rsidR="00166563" w:rsidDel="00F7187F">
          <w:delText>ing</w:delText>
        </w:r>
      </w:del>
      <w:r w:rsidR="00166563">
        <w:t xml:space="preserve"> co-blooming dominate the study of the underlying mechanisms of pollinator-mediated interactions</w:t>
      </w:r>
      <w:ins w:id="46" w:author="zenrunner" w:date="2018-10-05T15:00:00Z">
        <w:r w:rsidR="00E77DF5">
          <w:t xml:space="preserve"> – bit confusing</w:t>
        </w:r>
      </w:ins>
      <w:r w:rsidR="0063198A">
        <w:t xml:space="preserve">. These </w:t>
      </w:r>
      <w:ins w:id="47" w:author="zenrunner" w:date="2018-10-05T15:01:00Z">
        <w:r w:rsidR="00BE1E60">
          <w:t xml:space="preserve">studies </w:t>
        </w:r>
      </w:ins>
      <w:r w:rsidR="0063198A">
        <w:t>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 xml:space="preserve">If shrubs concentrate pollinators </w:t>
      </w:r>
      <w:del w:id="48" w:author="zenrunner" w:date="2018-10-05T15:01:00Z">
        <w:r w:rsidR="002D54FB" w:rsidDel="00EF2675">
          <w:delText xml:space="preserve">which </w:delText>
        </w:r>
      </w:del>
      <w:ins w:id="49" w:author="zenrunner" w:date="2018-10-05T15:01:00Z">
        <w:r w:rsidR="00EF2675">
          <w:t xml:space="preserve">that </w:t>
        </w:r>
      </w:ins>
      <w:r w:rsidR="002D54FB">
        <w:t>do not in turn visit their neighbours, competition</w:t>
      </w:r>
      <w:ins w:id="50" w:author="zenrunner" w:date="2018-10-05T15:01:00Z">
        <w:r w:rsidR="00A36A2D">
          <w:t xml:space="preserve"> or interference</w:t>
        </w:r>
      </w:ins>
      <w:r w:rsidR="002D54FB">
        <w:t xml:space="preserve"> rather than facilitation will arise.</w:t>
      </w:r>
      <w:r w:rsidR="000E1927">
        <w:t xml:space="preserve"> </w:t>
      </w:r>
      <w:r w:rsidR="009432EC">
        <w:t xml:space="preserve">Shrubs are salient features of desert scrub ecosystems due their large size and structural complexity relative </w:t>
      </w:r>
      <w:r w:rsidR="009432EC">
        <w:lastRenderedPageBreak/>
        <w:t>to 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del w:id="51" w:author="zenrunner" w:date="2018-10-05T15:01:00Z">
        <w:r w:rsidR="00172CFB" w:rsidDel="001B72BF">
          <w:delText>may</w:delText>
        </w:r>
        <w:r w:rsidR="00BD0BDE" w:rsidDel="001B72BF">
          <w:delText xml:space="preserve"> </w:delText>
        </w:r>
      </w:del>
      <w:ins w:id="52" w:author="zenrunner" w:date="2018-10-05T15:01:00Z">
        <w:r w:rsidR="001B72BF">
          <w:t xml:space="preserve">can </w:t>
        </w:r>
      </w:ins>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w:t>
      </w:r>
      <w:del w:id="53" w:author="zenrunner" w:date="2018-10-05T15:06:00Z">
        <w:r w:rsidR="00910681" w:rsidDel="002F3E84">
          <w:delText xml:space="preserve">a plant’s </w:delText>
        </w:r>
      </w:del>
      <w:r w:rsidR="00910681">
        <w:t>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For example</w:t>
      </w:r>
      <w:del w:id="54" w:author="zenrunner" w:date="2018-10-05T15:06:00Z">
        <w:r w:rsidR="005F55FF" w:rsidRPr="000E1927" w:rsidDel="00A90F05">
          <w:delText>,</w:delText>
        </w:r>
      </w:del>
      <w:r w:rsidR="005F55FF" w:rsidRPr="000E1927">
        <w:t xml:space="preserve"> within some nurse</w:t>
      </w:r>
      <w:ins w:id="55" w:author="zenrunner" w:date="2018-10-05T15:06:00Z">
        <w:r w:rsidR="003943E8">
          <w:t>-</w:t>
        </w:r>
      </w:ins>
      <w:del w:id="56" w:author="zenrunner" w:date="2018-10-05T15:06:00Z">
        <w:r w:rsidR="005F55FF" w:rsidRPr="000E1927" w:rsidDel="003943E8">
          <w:delText xml:space="preserve"> </w:delText>
        </w:r>
      </w:del>
      <w:r w:rsidR="005F55FF" w:rsidRPr="000E1927">
        <w:t>plant systems</w:t>
      </w:r>
      <w:ins w:id="57" w:author="zenrunner" w:date="2018-10-05T15:06:00Z">
        <w:r w:rsidR="00A90F05">
          <w:t>,</w:t>
        </w:r>
      </w:ins>
      <w:r w:rsidR="005F55FF" w:rsidRPr="000E1927">
        <w:t xml:space="preserve"> young plants are facilitated during establishment</w:t>
      </w:r>
      <w:del w:id="58" w:author="zenrunner" w:date="2018-10-05T15:06:00Z">
        <w:r w:rsidR="005F55FF" w:rsidRPr="000E1927" w:rsidDel="00BB7020">
          <w:delText>,</w:delText>
        </w:r>
      </w:del>
      <w:r w:rsidR="005F55FF" w:rsidRPr="000E1927">
        <w:t xml:space="preserve">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ins w:id="59" w:author="zenrunner" w:date="2018-10-05T15:06:00Z">
        <w:r w:rsidR="00336AD7">
          <w:t xml:space="preserve"> – also a paper by Tielborger you can cite here</w:t>
        </w:r>
      </w:ins>
      <w:r w:rsidR="005F55FF" w:rsidRPr="000E1927">
        <w:t xml:space="preserve">. For plants, the </w:t>
      </w:r>
      <w:r w:rsidR="00A127DA">
        <w:t xml:space="preserve">life stage </w:t>
      </w:r>
      <w:r w:rsidR="005F55FF" w:rsidRPr="000E1927">
        <w:t>shift from vegetative growth to reproductive growth is a major event</w:t>
      </w:r>
      <w:ins w:id="60" w:author="zenrunner" w:date="2018-10-05T15:07:00Z">
        <w:r w:rsidR="00B8424B">
          <w:t xml:space="preserve"> in resource allocation? (citation</w:t>
        </w:r>
        <w:r w:rsidR="001204FD">
          <w:t>)</w:t>
        </w:r>
      </w:ins>
      <w:r w:rsidR="005F55FF" w:rsidRPr="000E1927">
        <w:t>.</w:t>
      </w:r>
      <w:r w:rsidR="009E7A31">
        <w:t xml:space="preserve"> I</w:t>
      </w:r>
      <w:r w:rsidR="005F55FF">
        <w:t xml:space="preserve">ncorporating </w:t>
      </w:r>
      <w:r w:rsidR="00910681">
        <w:t xml:space="preserve">phenological </w:t>
      </w:r>
      <w:r w:rsidR="005F55FF">
        <w:t xml:space="preserve">shifts </w:t>
      </w:r>
      <w:del w:id="61" w:author="zenrunner" w:date="2018-10-05T15:07:00Z">
        <w:r w:rsidR="005F55FF" w:rsidDel="001342AC">
          <w:delText>adds another dimension to estimating net interactions.</w:delText>
        </w:r>
      </w:del>
      <w:ins w:id="62" w:author="zenrunner" w:date="2018-10-05T15:07:00Z">
        <w:r w:rsidR="001342AC">
          <w:t>is likely a critical mediator of the sign of net outcomes with foundation plant species such as shrubs.</w:t>
        </w:r>
      </w:ins>
      <w:r w:rsidR="006663B0">
        <w:t xml:space="preserve"> </w:t>
      </w:r>
    </w:p>
    <w:p w14:paraId="15015AA1" w14:textId="4BA44E64"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ins w:id="63" w:author="zenrunner" w:date="2018-10-05T15:08:00Z">
        <w:r w:rsidR="00FA1D5E">
          <w:t xml:space="preserve">Increases in </w:t>
        </w:r>
      </w:ins>
      <w:del w:id="64" w:author="zenrunner" w:date="2018-10-05T15:08:00Z">
        <w:r w:rsidR="00F92356" w:rsidDel="00FA1D5E">
          <w:delText xml:space="preserve">Intraspecific </w:delText>
        </w:r>
      </w:del>
      <w:ins w:id="65" w:author="zenrunner" w:date="2018-10-05T15:08:00Z">
        <w:r w:rsidR="00FA1D5E">
          <w:t xml:space="preserve">intraspecific </w:t>
        </w:r>
      </w:ins>
      <w:r w:rsidR="00F92356">
        <w:t xml:space="preserve">density </w:t>
      </w:r>
      <w:del w:id="66" w:author="zenrunner" w:date="2018-10-05T15:08:00Z">
        <w:r w:rsidR="00F92356" w:rsidDel="00FA1D5E">
          <w:delText xml:space="preserve">has been shown </w:delText>
        </w:r>
      </w:del>
      <w:ins w:id="67" w:author="zenrunner" w:date="2018-10-05T15:08:00Z">
        <w:r w:rsidR="00FA1D5E">
          <w:t xml:space="preserve">can </w:t>
        </w:r>
      </w:ins>
      <w:del w:id="68" w:author="zenrunner" w:date="2018-10-05T15:08:00Z">
        <w:r w:rsidR="00F92356" w:rsidDel="00FA1D5E">
          <w:delText xml:space="preserve">to </w:delText>
        </w:r>
      </w:del>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 xml:space="preserve">desert </w:t>
      </w:r>
      <w:ins w:id="69" w:author="zenrunner" w:date="2018-10-05T15:42:00Z">
        <w:r w:rsidR="00ED395F">
          <w:t xml:space="preserve">species? </w:t>
        </w:r>
      </w:ins>
      <w:r w:rsidR="00EF6005">
        <w:t>ecosystems is a</w:t>
      </w:r>
      <w:r w:rsidR="00923743">
        <w:t xml:space="preserve"> subject of ongoing debate</w:t>
      </w:r>
      <w:ins w:id="70" w:author="zenrunner" w:date="2018-10-05T15:42:00Z">
        <w:r w:rsidR="00ED395F">
          <w:t xml:space="preserve"> (Citation)</w:t>
        </w:r>
      </w:ins>
      <w:r w:rsidR="007F31D9">
        <w:t>.</w:t>
      </w:r>
      <w:r w:rsidR="00EF6005">
        <w:t xml:space="preserve"> </w:t>
      </w:r>
      <w:r w:rsidR="00901050">
        <w:t>Desert organisms</w:t>
      </w:r>
      <w:ins w:id="71" w:author="zenrunner" w:date="2018-10-05T15:43:00Z">
        <w:r w:rsidR="00932338">
          <w:t>, both plants and animals?</w:t>
        </w:r>
      </w:ins>
      <w:r w:rsidR="00901050">
        <w:t xml:space="preserve">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del w:id="72" w:author="zenrunner" w:date="2018-10-05T15:42:00Z">
        <w:r w:rsidR="00353035" w:rsidDel="00ED395F">
          <w:delText>,</w:delText>
        </w:r>
      </w:del>
      <w:r w:rsidR="00353035">
        <w:t xml:space="preserve"> and</w:t>
      </w:r>
      <w:r w:rsidR="007F31D9">
        <w:t xml:space="preserve"> this</w:t>
      </w:r>
      <w:r w:rsidR="00353035">
        <w:t xml:space="preserve"> </w:t>
      </w:r>
      <w:del w:id="73" w:author="zenrunner" w:date="2018-10-05T15:43:00Z">
        <w:r w:rsidR="00353035" w:rsidDel="00784C31">
          <w:delText>has</w:delText>
        </w:r>
        <w:r w:rsidR="008D167B" w:rsidDel="00784C31">
          <w:delText xml:space="preserve"> </w:delText>
        </w:r>
        <w:r w:rsidR="007F31D9" w:rsidDel="00784C31">
          <w:delText xml:space="preserve">garnered </w:delText>
        </w:r>
        <w:r w:rsidR="00901050" w:rsidDel="00784C31">
          <w:delText>recent empirical supp</w:delText>
        </w:r>
      </w:del>
      <w:ins w:id="74" w:author="zenrunner" w:date="2018-10-05T15:43:00Z">
        <w:r w:rsidR="00784C31">
          <w:t xml:space="preserve">hypothesis have been supported to an extent </w:t>
        </w:r>
      </w:ins>
      <w:del w:id="75" w:author="zenrunner" w:date="2018-10-05T15:43:00Z">
        <w:r w:rsidR="00901050" w:rsidDel="00784C31">
          <w:delText xml:space="preserve">ort in </w:delText>
        </w:r>
      </w:del>
      <w:ins w:id="76" w:author="zenrunner" w:date="2018-10-05T15:43:00Z">
        <w:r w:rsidR="00784C31">
          <w:t xml:space="preserve">through </w:t>
        </w:r>
      </w:ins>
      <w:r w:rsidR="008D167B">
        <w:t xml:space="preserve">pollination </w:t>
      </w:r>
      <w:r w:rsidR="00901050">
        <w:t>network</w:t>
      </w:r>
      <w:ins w:id="77" w:author="zenrunner" w:date="2018-10-05T15:44:00Z">
        <w:r w:rsidR="00380CA9">
          <w:t xml:space="preserve"> studies</w:t>
        </w:r>
      </w:ins>
      <w:del w:id="78" w:author="zenrunner" w:date="2018-10-05T15:44:00Z">
        <w:r w:rsidR="00901050" w:rsidDel="00380CA9">
          <w:delText>s</w:delText>
        </w:r>
      </w:del>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ins w:id="79" w:author="zenrunner" w:date="2018-10-05T15:44:00Z">
        <w:r w:rsidR="00484F8A">
          <w:t xml:space="preserve">(i.e. matching between a single species of pollinator with a single species of plant) </w:t>
        </w:r>
      </w:ins>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ins w:id="80" w:author="zenrunner" w:date="2018-10-05T15:44:00Z">
        <w:r w:rsidR="00851D0E">
          <w:t xml:space="preserve">.  Other species of </w:t>
        </w:r>
      </w:ins>
      <w:del w:id="81" w:author="zenrunner" w:date="2018-10-05T15:44:00Z">
        <w:r w:rsidR="00EF6005" w:rsidDel="00851D0E">
          <w:delText xml:space="preserve">, and </w:delText>
        </w:r>
      </w:del>
      <w:r w:rsidR="00EF6005">
        <w:t>bees still</w:t>
      </w:r>
      <w:r w:rsidR="009D4B36">
        <w:t xml:space="preserve"> visit even </w:t>
      </w:r>
      <w:ins w:id="82" w:author="zenrunner" w:date="2018-10-05T15:44:00Z">
        <w:r w:rsidR="00851D0E">
          <w:t xml:space="preserve">a rare? </w:t>
        </w:r>
      </w:ins>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w:t>
      </w:r>
      <w:r w:rsidR="007630B0">
        <w:lastRenderedPageBreak/>
        <w:t xml:space="preserve">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ins w:id="83" w:author="zenrunner" w:date="2018-10-05T15:44:00Z">
        <w:r w:rsidR="00B47CAA">
          <w:t xml:space="preserve">Soo…? Implication </w:t>
        </w:r>
      </w:ins>
      <w:ins w:id="84" w:author="zenrunner" w:date="2018-10-05T15:45:00Z">
        <w:r w:rsidR="00B47CAA">
          <w:t>–</w:t>
        </w:r>
      </w:ins>
      <w:ins w:id="85" w:author="zenrunner" w:date="2018-10-05T15:44:00Z">
        <w:r w:rsidR="00B47CAA">
          <w:t xml:space="preserve"> close </w:t>
        </w:r>
      </w:ins>
      <w:ins w:id="86" w:author="zenrunner" w:date="2018-10-05T15:45:00Z">
        <w:r w:rsidR="00B47CAA">
          <w:t>the loop here – confused – is specialization important or not and does or does not matter to the topic at hand?</w:t>
        </w:r>
      </w:ins>
    </w:p>
    <w:p w14:paraId="6FFE91CD" w14:textId="77777777" w:rsidR="000327C0" w:rsidRPr="000327C0" w:rsidRDefault="000327C0" w:rsidP="00D36947">
      <w:pPr>
        <w:spacing w:after="0" w:line="360" w:lineRule="auto"/>
      </w:pPr>
    </w:p>
    <w:p w14:paraId="36A09DEA" w14:textId="438A6AE9" w:rsidR="00E16159" w:rsidRDefault="00D724B4" w:rsidP="00D36947">
      <w:pPr>
        <w:spacing w:line="360" w:lineRule="auto"/>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ins w:id="87" w:author="zenrunner" w:date="2018-10-05T15:45:00Z">
        <w:r w:rsidR="00125F76">
          <w:t xml:space="preserve">(or do you mean general success – ie because you talk about facilitation of vegetative stages too so that is not pollination) </w:t>
        </w:r>
      </w:ins>
      <w:r w:rsidR="001C2DFE" w:rsidRPr="002917E9">
        <w:t>of its annual understory.</w:t>
      </w:r>
      <w:r w:rsidR="001C2DFE">
        <w:t xml:space="preserve"> </w:t>
      </w:r>
      <w:ins w:id="88" w:author="zenrunner" w:date="2018-10-05T15:46:00Z">
        <w:r w:rsidR="00135016">
          <w:t xml:space="preserve">Single species of plants that </w:t>
        </w:r>
        <w:r w:rsidR="00535D0F">
          <w:t xml:space="preserve">are sensitive </w:t>
        </w:r>
        <w:r w:rsidR="00135016">
          <w:t>to environmental vari</w:t>
        </w:r>
        <w:r w:rsidR="00535D0F">
          <w:t xml:space="preserve">ation are called </w:t>
        </w:r>
      </w:ins>
      <w:del w:id="89" w:author="zenrunner" w:date="2018-10-05T15:46:00Z">
        <w:r w:rsidR="001C2DFE" w:rsidDel="00535D0F">
          <w:delText xml:space="preserve">Phytometers </w:delText>
        </w:r>
      </w:del>
      <w:ins w:id="90" w:author="zenrunner" w:date="2018-10-05T15:46:00Z">
        <w:r w:rsidR="00535D0F">
          <w:t xml:space="preserve">phytometers in plant science </w:t>
        </w:r>
      </w:ins>
      <w:del w:id="91" w:author="zenrunner" w:date="2018-10-05T15:46:00Z">
        <w:r w:rsidR="001C2DFE" w:rsidDel="00535D0F">
          <w:delText xml:space="preserve">are individual plants used in a controlled way as environmental indicators </w:delText>
        </w:r>
      </w:del>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ins w:id="92" w:author="zenrunner" w:date="2018-10-05T15:46:00Z">
        <w:r w:rsidR="00DB797F">
          <w:t xml:space="preserve"> and have been recommended as a tool to study the relative importance versus intensity of plant</w:t>
        </w:r>
      </w:ins>
      <w:ins w:id="93" w:author="zenrunner" w:date="2018-10-05T15:47:00Z">
        <w:r w:rsidR="00DB797F">
          <w:t>-plant inte</w:t>
        </w:r>
        <w:r w:rsidR="009E742F">
          <w:t>r</w:t>
        </w:r>
        <w:r w:rsidR="00DB797F">
          <w:t>actions as well (Brooker et al paper)</w:t>
        </w:r>
        <w:r w:rsidR="009E742F">
          <w:t xml:space="preserve"> – and this makes me think – Can we calculate the importance measure that he proposed in addition to intensity?</w:t>
        </w:r>
      </w:ins>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 xml:space="preserve">as </w:t>
      </w:r>
      <w:ins w:id="94" w:author="zenrunner" w:date="2018-10-05T15:47:00Z">
        <w:r w:rsidR="004A31E0">
          <w:t xml:space="preserve">a </w:t>
        </w:r>
      </w:ins>
      <w:r w:rsidR="001C2DFE">
        <w:t xml:space="preserve">phytometer to measure </w:t>
      </w:r>
      <w:ins w:id="95" w:author="zenrunner" w:date="2018-10-05T15:48:00Z">
        <w:r w:rsidR="004A31E0">
          <w:t xml:space="preserve">variation in </w:t>
        </w:r>
      </w:ins>
      <w:r w:rsidR="001C2DFE">
        <w:t>pollination services</w:t>
      </w:r>
      <w:ins w:id="96" w:author="zenrunner" w:date="2018-10-05T15:48:00Z">
        <w:r w:rsidR="004A31E0">
          <w:t xml:space="preserve"> by environmental context</w:t>
        </w:r>
      </w:ins>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ins w:id="97" w:author="zenrunner" w:date="2018-10-05T15:48:00Z">
        <w:r w:rsidR="003100E1">
          <w:t xml:space="preserve">and </w:t>
        </w:r>
      </w:ins>
      <w:del w:id="98" w:author="zenrunner" w:date="2018-10-05T15:48:00Z">
        <w:r w:rsidR="00F37FFD" w:rsidDel="003100E1">
          <w:delText xml:space="preserve">therefore </w:delText>
        </w:r>
      </w:del>
      <w:r w:rsidR="00F37FFD">
        <w:t xml:space="preserve">it is </w:t>
      </w:r>
      <w:ins w:id="99" w:author="zenrunner" w:date="2018-10-05T15:48:00Z">
        <w:r w:rsidR="003100E1">
          <w:t xml:space="preserve">thus </w:t>
        </w:r>
      </w:ins>
      <w:r w:rsidR="00F37FFD">
        <w:t>a</w:t>
      </w:r>
      <w:r w:rsidR="00B55CE3">
        <w:t xml:space="preserve"> relevant</w:t>
      </w:r>
      <w:r w:rsidR="0056306C">
        <w:t xml:space="preserve"> </w:t>
      </w:r>
      <w:del w:id="100" w:author="zenrunner" w:date="2018-10-05T15:48:00Z">
        <w:r w:rsidR="0056306C" w:rsidDel="009506B4">
          <w:delText xml:space="preserve">system </w:delText>
        </w:r>
      </w:del>
      <w:ins w:id="101" w:author="zenrunner" w:date="2018-10-05T15:48:00Z">
        <w:r w:rsidR="009506B4">
          <w:t>species</w:t>
        </w:r>
        <w:r w:rsidR="009506B4">
          <w:t xml:space="preserve"> </w:t>
        </w:r>
      </w:ins>
      <w:r w:rsidR="00B55CE3">
        <w:t xml:space="preserve">to </w:t>
      </w:r>
      <w:del w:id="102" w:author="zenrunner" w:date="2018-10-05T15:48:00Z">
        <w:r w:rsidR="00B55CE3" w:rsidDel="006870A2">
          <w:delText>model</w:delText>
        </w:r>
        <w:r w:rsidR="0056306C" w:rsidDel="006870A2">
          <w:delText xml:space="preserve"> </w:delText>
        </w:r>
      </w:del>
      <w:ins w:id="103" w:author="zenrunner" w:date="2018-10-05T15:48:00Z">
        <w:r w:rsidR="006870A2">
          <w:t xml:space="preserve">examine </w:t>
        </w:r>
      </w:ins>
      <w:r w:rsidR="0056306C">
        <w:t xml:space="preserve">changes in </w:t>
      </w:r>
      <w:ins w:id="104" w:author="zenrunner" w:date="2018-10-05T15:48:00Z">
        <w:r w:rsidR="00F854F0">
          <w:t xml:space="preserve">net </w:t>
        </w:r>
      </w:ins>
      <w:r w:rsidR="0056306C">
        <w:t xml:space="preserve">interactions </w:t>
      </w:r>
      <w:r w:rsidR="00766A25">
        <w:t>within</w:t>
      </w:r>
      <w:r w:rsidR="004B603E">
        <w:t xml:space="preserve"> a </w:t>
      </w:r>
      <w:ins w:id="105" w:author="zenrunner" w:date="2018-10-05T15:48:00Z">
        <w:r w:rsidR="00BB129C">
          <w:t xml:space="preserve">growing </w:t>
        </w:r>
      </w:ins>
      <w:r w:rsidR="004B603E">
        <w:t>season</w:t>
      </w:r>
      <w:r w:rsidR="0056306C">
        <w:t xml:space="preserve">. </w:t>
      </w:r>
      <w:r w:rsidR="00074051">
        <w:t xml:space="preserve">We hypothesize that desert shrubs </w:t>
      </w:r>
      <w:del w:id="106" w:author="zenrunner" w:date="2018-10-05T15:49:00Z">
        <w:r w:rsidR="00074051" w:rsidDel="00B716CA">
          <w:delText xml:space="preserve">that function through some mechanistic pathways as benefactors </w:delText>
        </w:r>
      </w:del>
      <w:r w:rsidR="00074051">
        <w:t xml:space="preserve">can </w:t>
      </w:r>
      <w:del w:id="107" w:author="zenrunner" w:date="2018-10-05T15:49:00Z">
        <w:r w:rsidR="00074051" w:rsidDel="00B716CA">
          <w:delText xml:space="preserve">also </w:delText>
        </w:r>
      </w:del>
      <w:r w:rsidR="00074051">
        <w:t xml:space="preserve">positively </w:t>
      </w:r>
      <w:r w:rsidR="00074051" w:rsidRPr="00F02A54">
        <w:t>and negatively i</w:t>
      </w:r>
      <w:ins w:id="108" w:author="zenrunner" w:date="2018-10-05T15:49:00Z">
        <w:r w:rsidR="00A548C6">
          <w:t xml:space="preserve">nfluence </w:t>
        </w:r>
      </w:ins>
      <w:del w:id="109" w:author="zenrunner" w:date="2018-10-05T15:49:00Z">
        <w:r w:rsidR="00074051" w:rsidRPr="00F02A54" w:rsidDel="00A548C6">
          <w:delText xml:space="preserve">mpact </w:delText>
        </w:r>
      </w:del>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ins w:id="110" w:author="zenrunner" w:date="2018-10-05T15:49:00Z">
        <w:r w:rsidR="00534EED">
          <w:t xml:space="preserve"> in addition to directly facilitating vegetative performance measures at earlier life stages?</w:t>
        </w:r>
      </w:ins>
      <w:r w:rsidR="00074051" w:rsidRPr="00F02A54">
        <w:t>.</w:t>
      </w:r>
      <w:r w:rsidR="00084FCD">
        <w:t xml:space="preserve"> </w:t>
      </w:r>
      <w:del w:id="111" w:author="zenrunner" w:date="2018-10-05T15:49:00Z">
        <w:r w:rsidR="00084FCD" w:rsidDel="00BE2F42">
          <w:delText>We have four</w:delText>
        </w:r>
      </w:del>
      <w:ins w:id="112" w:author="zenrunner" w:date="2018-10-05T15:49:00Z">
        <w:r w:rsidR="00BE2F42">
          <w:t>The following four</w:t>
        </w:r>
      </w:ins>
      <w:r w:rsidR="00074051">
        <w:t xml:space="preserve"> predictions</w:t>
      </w:r>
      <w:ins w:id="113" w:author="zenrunner" w:date="2018-10-05T15:50:00Z">
        <w:r w:rsidR="00BE2F42">
          <w:t xml:space="preserve"> were tested</w:t>
        </w:r>
      </w:ins>
      <w:r w:rsidR="00074051">
        <w:t xml:space="preserve">: 1) </w:t>
      </w:r>
      <w:ins w:id="114" w:author="zenrunner" w:date="2018-10-05T15:50:00Z">
        <w:r w:rsidR="00B24DAE">
          <w:t>v</w:t>
        </w:r>
      </w:ins>
      <w:del w:id="115" w:author="zenrunner" w:date="2018-10-05T15:50:00Z">
        <w:r w:rsidR="00074051" w:rsidDel="00B24DAE">
          <w:delText>V</w:delText>
        </w:r>
      </w:del>
      <w:r w:rsidR="00074051">
        <w:t xml:space="preserve">isitation rates to an </w:t>
      </w:r>
      <w:del w:id="116" w:author="zenrunner" w:date="2018-10-05T15:50:00Z">
        <w:r w:rsidR="00074051" w:rsidDel="00B24DAE">
          <w:delText xml:space="preserve">associated </w:delText>
        </w:r>
      </w:del>
      <w:r w:rsidR="00074051">
        <w:t xml:space="preserve">annual phytometer species </w:t>
      </w:r>
      <w:del w:id="117" w:author="zenrunner" w:date="2018-10-05T15:50:00Z">
        <w:r w:rsidR="00074051" w:rsidDel="00B24DAE">
          <w:delText xml:space="preserve">tested </w:delText>
        </w:r>
      </w:del>
      <w:r w:rsidR="00074051">
        <w:t xml:space="preserve">differ under a shrub canopy relative to </w:t>
      </w:r>
      <w:ins w:id="118" w:author="zenrunner" w:date="2018-10-05T15:50:00Z">
        <w:r w:rsidR="00B24DAE">
          <w:t xml:space="preserve">paired </w:t>
        </w:r>
      </w:ins>
      <w:r w:rsidR="00074051">
        <w:t>open microsites</w:t>
      </w:r>
      <w:ins w:id="119" w:author="zenrunner" w:date="2018-10-05T15:50:00Z">
        <w:r w:rsidR="00B24DAE">
          <w:t xml:space="preserve">; </w:t>
        </w:r>
      </w:ins>
      <w:del w:id="120" w:author="zenrunner" w:date="2018-10-05T15:50:00Z">
        <w:r w:rsidR="00074051" w:rsidDel="00B24DAE">
          <w:delText xml:space="preserve">. </w:delText>
        </w:r>
      </w:del>
      <w:r w:rsidR="00074051">
        <w:t xml:space="preserve">2) </w:t>
      </w:r>
      <w:ins w:id="121" w:author="zenrunner" w:date="2018-10-05T15:50:00Z">
        <w:r w:rsidR="001E3EBF">
          <w:t>p</w:t>
        </w:r>
      </w:ins>
      <w:del w:id="122" w:author="zenrunner" w:date="2018-10-05T15:50:00Z">
        <w:r w:rsidR="00F02A54" w:rsidDel="001E3EBF">
          <w:delText>P</w:delText>
        </w:r>
      </w:del>
      <w:r w:rsidR="00F02A54">
        <w:t xml:space="preserve">henological stage of the shrub </w:t>
      </w:r>
      <w:del w:id="123" w:author="zenrunner" w:date="2018-10-05T15:50:00Z">
        <w:r w:rsidR="00F02A54" w:rsidDel="001E3EBF">
          <w:delText>determines whether</w:delText>
        </w:r>
      </w:del>
      <w:ins w:id="124" w:author="zenrunner" w:date="2018-10-05T15:50:00Z">
        <w:r w:rsidR="001E3EBF">
          <w:t>influences</w:t>
        </w:r>
      </w:ins>
      <w:r w:rsidR="00F02A54">
        <w:t xml:space="preserve"> the net pollination rates to the </w:t>
      </w:r>
      <w:del w:id="125" w:author="zenrunner" w:date="2018-10-05T15:50:00Z">
        <w:r w:rsidR="00F02A54" w:rsidDel="007D6BC7">
          <w:delText>annual species are negative (non-co-blooming) or positive (co-blooming)</w:delText>
        </w:r>
      </w:del>
      <w:ins w:id="126" w:author="zenrunner" w:date="2018-10-05T15:50:00Z">
        <w:r w:rsidR="007D6BC7">
          <w:t xml:space="preserve">phytometer species; </w:t>
        </w:r>
      </w:ins>
      <w:del w:id="127" w:author="zenrunner" w:date="2018-10-05T15:51:00Z">
        <w:r w:rsidR="00F02A54" w:rsidDel="007D6BC7">
          <w:delText xml:space="preserve">. </w:delText>
        </w:r>
      </w:del>
      <w:r w:rsidR="00074051">
        <w:t xml:space="preserve">3) </w:t>
      </w:r>
      <w:ins w:id="128" w:author="zenrunner" w:date="2018-10-05T15:51:00Z">
        <w:r w:rsidR="007D6BC7">
          <w:t>the</w:t>
        </w:r>
      </w:ins>
      <w:del w:id="129" w:author="zenrunner" w:date="2018-10-05T15:51:00Z">
        <w:r w:rsidR="00074051" w:rsidDel="007D6BC7">
          <w:delText>The shrub species tested can simultaneously have positive effects on an annual plant community through increase</w:delText>
        </w:r>
        <w:r w:rsidR="00F02A54" w:rsidDel="007D6BC7">
          <w:delText>s</w:delText>
        </w:r>
        <w:r w:rsidR="00074051" w:rsidDel="007D6BC7">
          <w:delText xml:space="preserve"> in</w:delText>
        </w:r>
      </w:del>
      <w:r w:rsidR="00074051">
        <w:t xml:space="preserve"> relative abundances </w:t>
      </w:r>
      <w:ins w:id="130" w:author="zenrunner" w:date="2018-10-05T15:51:00Z">
        <w:r w:rsidR="007D6BC7">
          <w:t xml:space="preserve">of the associated plant community with shrubs and measures of </w:t>
        </w:r>
      </w:ins>
      <w:del w:id="131" w:author="zenrunner" w:date="2018-10-05T15:51:00Z">
        <w:r w:rsidR="00074051" w:rsidDel="007D6BC7">
          <w:delText xml:space="preserve">whilst </w:delText>
        </w:r>
        <w:r w:rsidR="00BE30E6" w:rsidDel="007D6BC7">
          <w:delText>having different</w:delText>
        </w:r>
        <w:r w:rsidR="00074051" w:rsidDel="007D6BC7">
          <w:delText xml:space="preserve"> </w:delText>
        </w:r>
      </w:del>
      <w:r w:rsidR="00074051">
        <w:t xml:space="preserve">pollination </w:t>
      </w:r>
      <w:ins w:id="132" w:author="zenrunner" w:date="2018-10-05T15:51:00Z">
        <w:r w:rsidR="007D6BC7">
          <w:t>success do not necessarily respond similarly</w:t>
        </w:r>
      </w:ins>
      <w:del w:id="133" w:author="zenrunner" w:date="2018-10-05T15:51:00Z">
        <w:r w:rsidR="00074051" w:rsidDel="007D6BC7">
          <w:delText>effects</w:delText>
        </w:r>
      </w:del>
      <w:r w:rsidR="00074051">
        <w:t xml:space="preserve">. </w:t>
      </w:r>
      <w:ins w:id="134" w:author="zenrunner" w:date="2018-10-05T15:51:00Z">
        <w:r w:rsidR="00A62B67">
          <w:t xml:space="preserve">Could </w:t>
        </w:r>
      </w:ins>
      <w:ins w:id="135" w:author="zenrunner" w:date="2018-10-05T15:52:00Z">
        <w:r w:rsidR="00A62B67">
          <w:t xml:space="preserve">be revised even a bit more… </w:t>
        </w:r>
      </w:ins>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ins w:id="136" w:author="zenrunner" w:date="2018-10-05T15:52:00Z">
        <w:r w:rsidR="007C16FF">
          <w:t>,</w:t>
        </w:r>
      </w:ins>
      <w:r w:rsidR="00850012">
        <w:t xml:space="preserve"> but </w:t>
      </w:r>
      <w:r w:rsidR="00BE3702">
        <w:t xml:space="preserve">if </w:t>
      </w:r>
      <w:r w:rsidR="00850012">
        <w:t>shrub</w:t>
      </w:r>
      <w:ins w:id="137" w:author="zenrunner" w:date="2018-10-05T15:52:00Z">
        <w:r w:rsidR="007C16FF">
          <w:t>s</w:t>
        </w:r>
      </w:ins>
      <w:r w:rsidR="00850012">
        <w:t xml:space="preserve"> typically interfere with pollination for annuals</w:t>
      </w:r>
      <w:r w:rsidR="00BE3702">
        <w:t xml:space="preserve">, </w:t>
      </w:r>
      <w:r w:rsidR="00850012">
        <w:t>the sensitivity to change for the community increases</w:t>
      </w:r>
      <w:r w:rsidR="00BE3702">
        <w:t>.</w:t>
      </w:r>
      <w:ins w:id="138" w:author="zenrunner" w:date="2018-10-05T15:52:00Z">
        <w:r w:rsidR="007C16FF">
          <w:t xml:space="preserve"> –</w:t>
        </w:r>
        <w:r w:rsidR="00A06AA6">
          <w:t xml:space="preserve"> h</w:t>
        </w:r>
        <w:r w:rsidR="007C16FF">
          <w:t>mmm not bad.</w:t>
        </w:r>
      </w:ins>
      <w:del w:id="139" w:author="zenrunner" w:date="2018-10-05T15:52:00Z">
        <w:r w:rsidR="00BE3702" w:rsidDel="007C16FF">
          <w:delText xml:space="preserve"> </w:delText>
        </w:r>
        <w:r w:rsidR="00E16159" w:rsidDel="007C16FF">
          <w:delText xml:space="preserve"> </w:delText>
        </w:r>
      </w:del>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w:t>
      </w:r>
      <w:r>
        <w:lastRenderedPageBreak/>
        <w:t xml:space="preserve">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E9E88B3" w:rsidR="004F1A07" w:rsidRDefault="005E3BA0" w:rsidP="00D36947">
      <w:pPr>
        <w:spacing w:line="360" w:lineRule="auto"/>
      </w:pPr>
      <w:r>
        <w:t xml:space="preserve">A total of </w:t>
      </w:r>
      <w:r w:rsidR="00E51A53" w:rsidRPr="00E51A53">
        <w:t xml:space="preserve">60 </w:t>
      </w:r>
      <w:del w:id="140" w:author="zenrunner" w:date="2018-10-05T15:52:00Z">
        <w:r w:rsidR="00E51A53" w:rsidRPr="006D4B10" w:rsidDel="009A7911">
          <w:delText>medium-sized (mean width: 336 cm, mean height: 209 cm)</w:delText>
        </w:r>
      </w:del>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ins w:id="141" w:author="zenrunner" w:date="2018-10-05T15:53:00Z">
        <w:r w:rsidR="009A7911">
          <w:t xml:space="preserve"> </w:t>
        </w:r>
        <w:r w:rsidR="009A7911" w:rsidRPr="006D4B10">
          <w:t>(mean width: 336 cm, mean height: 209 cm)</w:t>
        </w:r>
      </w:ins>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ins w:id="142" w:author="zenrunner" w:date="2018-10-05T15:53:00Z">
        <w:r w:rsidR="00796998">
          <w:t xml:space="preserve">A microsite is defined as an area 0.5 by 0.5m that encompasses a representative density and richness of annual plants within a desert community (citation maybe)? </w:t>
        </w:r>
      </w:ins>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ins w:id="143" w:author="zenrunner" w:date="2018-10-05T15:55:00Z">
        <w:r w:rsidR="003138FC">
          <w:t>.</w:t>
        </w:r>
        <w:r w:rsidR="00A00B14">
          <w:t xml:space="preserve">  CHECK for typos – I am going this really quickly but am seeing quite a few.</w:t>
        </w:r>
      </w:ins>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51701EB7" w:rsidR="004D3DEB" w:rsidRDefault="00287BED" w:rsidP="00D36947">
      <w:pPr>
        <w:spacing w:line="360" w:lineRule="auto"/>
      </w:pPr>
      <w:del w:id="144" w:author="zenrunner" w:date="2018-10-05T15:55:00Z">
        <w:r w:rsidDel="00F2479E">
          <w:delText>Each morning of each study day</w:delText>
        </w:r>
      </w:del>
      <w:ins w:id="145" w:author="zenrunner" w:date="2018-10-05T15:55:00Z">
        <w:r w:rsidR="00F2479E">
          <w:t>be more specific</w:t>
        </w:r>
      </w:ins>
      <w:r>
        <w:t xml:space="preserve">,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 xml:space="preserve">These </w:t>
      </w:r>
      <w:ins w:id="146" w:author="zenrunner" w:date="2018-10-05T15:55:00Z">
        <w:r w:rsidR="003E7AF6">
          <w:t xml:space="preserve">plants? </w:t>
        </w:r>
      </w:ins>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del w:id="147" w:author="zenrunner" w:date="2018-10-05T15:55:00Z">
        <w:r w:rsidR="00011768" w:rsidDel="00427572">
          <w:delText xml:space="preserve">per </w:delText>
        </w:r>
      </w:del>
      <w:ins w:id="148" w:author="zenrunner" w:date="2018-10-05T15:55:00Z">
        <w:r w:rsidR="00427572">
          <w:t>at each</w:t>
        </w:r>
        <w:r w:rsidR="00427572">
          <w:t xml:space="preserve"> </w:t>
        </w:r>
      </w:ins>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 xml:space="preserve">video cameras </w:t>
      </w:r>
      <w:r w:rsidR="003E099F">
        <w:lastRenderedPageBreak/>
        <w:t>(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del w:id="149" w:author="zenrunner" w:date="2018-10-05T15:55:00Z">
        <w:r w:rsidR="00772E71" w:rsidDel="00A3384B">
          <w:delText xml:space="preserve">periods </w:delText>
        </w:r>
      </w:del>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del w:id="150" w:author="zenrunner" w:date="2018-10-05T15:56:00Z">
        <w:r w:rsidR="00A60E2F" w:rsidDel="0020367A">
          <w:delText>,</w:delText>
        </w:r>
      </w:del>
      <w:r w:rsidR="00A60E2F">
        <w:t xml:space="preserve"> and replication beyond what is possible using traditional </w:t>
      </w:r>
      <w:r w:rsidR="00A60E2F" w:rsidRPr="0020367A">
        <w:rPr>
          <w:i/>
          <w:rPrChange w:id="151" w:author="zenrunner" w:date="2018-10-05T15:56:00Z">
            <w:rPr/>
          </w:rPrChange>
        </w:rPr>
        <w:t>in</w:t>
      </w:r>
      <w:ins w:id="152" w:author="zenrunner" w:date="2018-10-05T15:56:00Z">
        <w:r w:rsidR="0020367A" w:rsidRPr="0020367A">
          <w:rPr>
            <w:i/>
            <w:rPrChange w:id="153" w:author="zenrunner" w:date="2018-10-05T15:56:00Z">
              <w:rPr/>
            </w:rPrChange>
          </w:rPr>
          <w:t xml:space="preserve"> s</w:t>
        </w:r>
      </w:ins>
      <w:del w:id="154" w:author="zenrunner" w:date="2018-10-05T15:56:00Z">
        <w:r w:rsidR="00A60E2F" w:rsidRPr="0020367A" w:rsidDel="0020367A">
          <w:rPr>
            <w:i/>
            <w:rPrChange w:id="155" w:author="zenrunner" w:date="2018-10-05T15:56:00Z">
              <w:rPr/>
            </w:rPrChange>
          </w:rPr>
          <w:delText>s</w:delText>
        </w:r>
      </w:del>
      <w:r w:rsidR="00A60E2F" w:rsidRPr="0020367A">
        <w:rPr>
          <w:i/>
          <w:rPrChange w:id="156" w:author="zenrunner" w:date="2018-10-05T15:56:00Z">
            <w:rPr/>
          </w:rPrChange>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4476D40A" w14:textId="77777777" w:rsidR="00EC0CFC" w:rsidRDefault="00D567D1" w:rsidP="00D36947">
      <w:pPr>
        <w:spacing w:line="360" w:lineRule="auto"/>
        <w:rPr>
          <w:ins w:id="157" w:author="zenrunner" w:date="2018-10-05T15:56:00Z"/>
        </w:rPr>
      </w:pPr>
      <w:del w:id="158" w:author="zenrunner" w:date="2018-10-05T15:56:00Z">
        <w:r w:rsidDel="00EC0CFC">
          <w:delText>In the manu</w:delText>
        </w:r>
        <w:r w:rsidR="00EE293B" w:rsidDel="00EC0CFC">
          <w:delText>al video processing post-season</w:delText>
        </w:r>
        <w:r w:rsidDel="00EC0CFC">
          <w:delText xml:space="preserve"> </w:delText>
        </w:r>
        <w:r w:rsidR="001B2AA7" w:rsidDel="00EC0CFC">
          <w:delText>insect-phytometer plant pollinati</w:delText>
        </w:r>
        <w:r w:rsidR="00EE293B" w:rsidDel="00EC0CFC">
          <w:delText xml:space="preserve">on interactions were estimated </w:delText>
        </w:r>
        <w:r w:rsidR="001633A5" w:rsidDel="00EC0CFC">
          <w:delText>using</w:delText>
        </w:r>
        <w:r w:rsidR="00EE293B" w:rsidDel="00EC0CFC">
          <w:delText xml:space="preserve"> the </w:delText>
        </w:r>
        <w:r w:rsidR="00225181" w:rsidDel="00EC0CFC">
          <w:delText xml:space="preserve">timestamps of the </w:delText>
        </w:r>
        <w:r w:rsidR="00EE293B" w:rsidDel="00EC0CFC">
          <w:delText>videos.</w:delText>
        </w:r>
        <w:r w:rsidR="005C06E6" w:rsidDel="00EC0CFC">
          <w:delText xml:space="preserve"> </w:delText>
        </w:r>
      </w:del>
    </w:p>
    <w:p w14:paraId="54A7CF19" w14:textId="669DDF1A" w:rsidR="00B23B9C" w:rsidRDefault="00E01B47" w:rsidP="00D36947">
      <w:pPr>
        <w:spacing w:line="360" w:lineRule="auto"/>
      </w:pPr>
      <w:r>
        <w:t>A</w:t>
      </w:r>
      <w:r w:rsidR="009B777A">
        <w:t xml:space="preserve"> flower visit</w:t>
      </w:r>
      <w:ins w:id="159" w:author="zenrunner" w:date="2018-10-05T15:56:00Z">
        <w:r w:rsidR="00205D8D">
          <w:t xml:space="preserve"> in video data</w:t>
        </w:r>
      </w:ins>
      <w:r w:rsidR="004D3DEB">
        <w:t xml:space="preserve"> was defined as </w:t>
      </w:r>
      <w:del w:id="160" w:author="zenrunner" w:date="2018-10-05T15:57:00Z">
        <w:r w:rsidR="004D3DEB" w:rsidDel="00D16509">
          <w:delText xml:space="preserve">when </w:delText>
        </w:r>
      </w:del>
      <w:r w:rsidR="004D3DEB">
        <w:t xml:space="preserve">an </w:t>
      </w:r>
      <w:ins w:id="161" w:author="zenrunner" w:date="2018-10-05T15:57:00Z">
        <w:r w:rsidR="000174FA">
          <w:t xml:space="preserve">instances when an </w:t>
        </w:r>
      </w:ins>
      <w:bookmarkStart w:id="162" w:name="_GoBack"/>
      <w:bookmarkEnd w:id="162"/>
      <w:r w:rsidR="004D3DEB">
        <w:t>insect 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w:t>
      </w:r>
      <w:r>
        <w:lastRenderedPageBreak/>
        <w:t xml:space="preserve">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w:t>
      </w:r>
      <w:r w:rsidR="00C115B4">
        <w:lastRenderedPageBreak/>
        <w:t>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39F9AC7E"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between any of the treatments. 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w:t>
      </w:r>
      <w:r w:rsidR="001B594E">
        <w:t xml:space="preserve"> (Figure 5A)</w:t>
      </w:r>
      <w:r>
        <w:t>. Blooming had a negative</w:t>
      </w:r>
      <w:r w:rsidR="00BD4EC9">
        <w:t xml:space="preserve"> effect on </w:t>
      </w:r>
      <w:r w:rsidR="001B594E">
        <w:t>floral visitation, arthropod abundance and arthropod species richness. It had a negative effect on annual percent cover at the open microsite only, and a neutral effect on annual richness (Figure 5B</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163"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163"/>
    </w:p>
    <w:p w14:paraId="7241C361" w14:textId="77777777" w:rsidR="005D434B" w:rsidRPr="005D434B" w:rsidRDefault="005D434B" w:rsidP="005D434B">
      <w:pPr>
        <w:pStyle w:val="EndNoteBibliography"/>
        <w:spacing w:after="0"/>
      </w:pPr>
      <w:bookmarkStart w:id="164" w:name="_ENREF_2"/>
      <w:r w:rsidRPr="005D434B">
        <w:t>Alcock, J., Jones, C.E., Buchmann, S.L., 1977. Male mating strategies in the bee Centris pallida Fox (Anthophoridae: Hymenoptera). The American Naturalist 111, 145-155.</w:t>
      </w:r>
      <w:bookmarkEnd w:id="164"/>
    </w:p>
    <w:p w14:paraId="3D68AC1E" w14:textId="77777777" w:rsidR="005D434B" w:rsidRPr="005D434B" w:rsidRDefault="005D434B" w:rsidP="005D434B">
      <w:pPr>
        <w:pStyle w:val="EndNoteBibliography"/>
        <w:spacing w:after="0"/>
      </w:pPr>
      <w:bookmarkStart w:id="165" w:name="_ENREF_3"/>
      <w:r w:rsidRPr="005D434B">
        <w:t>Armas, C., Ordiales, R., Pugnaire, F.I., 2004. Measuring plant interactions: a new comparative index. Ecology 85, 2682-2686.</w:t>
      </w:r>
      <w:bookmarkEnd w:id="165"/>
    </w:p>
    <w:p w14:paraId="53B73F18" w14:textId="77777777" w:rsidR="005D434B" w:rsidRPr="005D434B" w:rsidRDefault="005D434B" w:rsidP="005D434B">
      <w:pPr>
        <w:pStyle w:val="EndNoteBibliography"/>
        <w:spacing w:after="0"/>
      </w:pPr>
      <w:bookmarkStart w:id="166" w:name="_ENREF_4"/>
      <w:r w:rsidRPr="005D434B">
        <w:t>Ascher, J., Pickering, J., 2015. Discover Life bee species guide and world checklist (Hymenoptera: Apoidea: Anthophila).</w:t>
      </w:r>
      <w:bookmarkEnd w:id="166"/>
    </w:p>
    <w:p w14:paraId="5081CAD6" w14:textId="77777777" w:rsidR="005D434B" w:rsidRPr="005D434B" w:rsidRDefault="005D434B" w:rsidP="005D434B">
      <w:pPr>
        <w:pStyle w:val="EndNoteBibliography"/>
        <w:spacing w:after="0"/>
      </w:pPr>
      <w:bookmarkStart w:id="167" w:name="_ENREF_5"/>
      <w:r w:rsidRPr="005D434B">
        <w:t>Barbour, M., Keeler-Wolf, T., Schoenherr, A.A., 2007. Terrestrial vegetation of California. Univ of California Press.</w:t>
      </w:r>
      <w:bookmarkEnd w:id="167"/>
    </w:p>
    <w:p w14:paraId="6476F241" w14:textId="77777777" w:rsidR="005D434B" w:rsidRPr="005D434B" w:rsidRDefault="005D434B" w:rsidP="005D434B">
      <w:pPr>
        <w:pStyle w:val="EndNoteBibliography"/>
        <w:spacing w:after="0"/>
      </w:pPr>
      <w:bookmarkStart w:id="168" w:name="_ENREF_6"/>
      <w:r w:rsidRPr="005D434B">
        <w:t>Bertness, M.D., Callaway, R., 1994. Positive interactions in communities. Trends in Ecology &amp; Evolution 9, 191-193.</w:t>
      </w:r>
      <w:bookmarkEnd w:id="168"/>
    </w:p>
    <w:p w14:paraId="3F5B3323" w14:textId="77777777" w:rsidR="005D434B" w:rsidRPr="005D434B" w:rsidRDefault="005D434B" w:rsidP="005D434B">
      <w:pPr>
        <w:pStyle w:val="EndNoteBibliography"/>
        <w:spacing w:after="0"/>
      </w:pPr>
      <w:bookmarkStart w:id="169" w:name="_ENREF_7"/>
      <w:r w:rsidRPr="005D434B">
        <w:t>Betancourt, J.L., Van Devender, T.R., Martin, P.S., 1990. Packrat middens: the last 40,000 years of biotic change. University of Arizona Press.</w:t>
      </w:r>
      <w:bookmarkEnd w:id="169"/>
    </w:p>
    <w:p w14:paraId="3DE07AC7" w14:textId="77777777" w:rsidR="005D434B" w:rsidRPr="005D434B" w:rsidRDefault="005D434B" w:rsidP="005D434B">
      <w:pPr>
        <w:pStyle w:val="EndNoteBibliography"/>
        <w:spacing w:after="0"/>
      </w:pPr>
      <w:bookmarkStart w:id="170" w:name="_ENREF_8"/>
      <w:r w:rsidRPr="005D434B">
        <w:t>Bosch, M., Waser, N.M., 2001. Experimental manipulation of plant density and its effect on pollination and reproduction of two confamilial montane herbs. Oecologia 126, 76-83.</w:t>
      </w:r>
      <w:bookmarkEnd w:id="170"/>
    </w:p>
    <w:p w14:paraId="5957288B" w14:textId="77777777" w:rsidR="005D434B" w:rsidRPr="005D434B" w:rsidRDefault="005D434B" w:rsidP="005D434B">
      <w:pPr>
        <w:pStyle w:val="EndNoteBibliography"/>
        <w:spacing w:after="0"/>
      </w:pPr>
      <w:bookmarkStart w:id="171" w:name="_ENREF_9"/>
      <w:r w:rsidRPr="005D434B">
        <w:t>Bowers, J.E., Dimmitt, M.A., 1994. Flowering phenology of six woody plants in the northern Sonoran Desert. Bulletin of the Torrey Botanical Club, 215-229.</w:t>
      </w:r>
      <w:bookmarkEnd w:id="171"/>
    </w:p>
    <w:p w14:paraId="00EFAC48" w14:textId="77777777" w:rsidR="005D434B" w:rsidRPr="005D434B" w:rsidRDefault="005D434B" w:rsidP="005D434B">
      <w:pPr>
        <w:pStyle w:val="EndNoteBibliography"/>
        <w:spacing w:after="0"/>
      </w:pPr>
      <w:bookmarkStart w:id="172" w:name="_ENREF_10"/>
      <w:r w:rsidRPr="005D434B">
        <w:t>Brooker, R.W., Maestre, F.T., Callaway, R.M., Lortie, C.L., Cavieres, L.A., Kunstler, G., Liancourt, P., Tielbörger, K., Travis, J.M., Anthelme, F., 2008. Facilitation in plant communities: the past, the present, and the future. Journal of Ecology 96, 18-34.</w:t>
      </w:r>
      <w:bookmarkEnd w:id="172"/>
    </w:p>
    <w:p w14:paraId="4A6BD454" w14:textId="77777777" w:rsidR="005D434B" w:rsidRPr="005D434B" w:rsidRDefault="005D434B" w:rsidP="005D434B">
      <w:pPr>
        <w:pStyle w:val="EndNoteBibliography"/>
        <w:spacing w:after="0"/>
      </w:pPr>
      <w:bookmarkStart w:id="173" w:name="_ENREF_11"/>
      <w:r w:rsidRPr="005D434B">
        <w:t>Bruckman, D., Campbell, D.R., 2016. Pollination of a native plant changes with distance and density of invasive plants in a simulated biological invasion. Am J Bot 103, 1458-1465.</w:t>
      </w:r>
      <w:bookmarkEnd w:id="173"/>
    </w:p>
    <w:p w14:paraId="71398C50" w14:textId="77777777" w:rsidR="005D434B" w:rsidRPr="005D434B" w:rsidRDefault="005D434B" w:rsidP="005D434B">
      <w:pPr>
        <w:pStyle w:val="EndNoteBibliography"/>
        <w:spacing w:after="0"/>
      </w:pPr>
      <w:bookmarkStart w:id="174" w:name="_ENREF_12"/>
      <w:r w:rsidRPr="005D434B">
        <w:t>Bruno, J.F., Stachowicz, J.J., Bertness, M.D., 2003. Inclusion of facilitation into ecological theory. Trends in Ecology &amp; Evolution 18, 119-125.</w:t>
      </w:r>
      <w:bookmarkEnd w:id="174"/>
    </w:p>
    <w:p w14:paraId="67048D48" w14:textId="77777777" w:rsidR="005D434B" w:rsidRPr="005D434B" w:rsidRDefault="005D434B" w:rsidP="005D434B">
      <w:pPr>
        <w:pStyle w:val="EndNoteBibliography"/>
        <w:spacing w:after="0"/>
      </w:pPr>
      <w:bookmarkStart w:id="175" w:name="_ENREF_13"/>
      <w:r w:rsidRPr="005D434B">
        <w:t>Cable, D.R., 1969. Competition in the semidesert grass‐shrub type as influneced by root systems, growth habits, and soil moisture extraction. Ecology 50, 27-38.</w:t>
      </w:r>
      <w:bookmarkEnd w:id="175"/>
    </w:p>
    <w:p w14:paraId="6C38B429" w14:textId="77777777" w:rsidR="005D434B" w:rsidRPr="005D434B" w:rsidRDefault="005D434B" w:rsidP="005D434B">
      <w:pPr>
        <w:pStyle w:val="EndNoteBibliography"/>
        <w:spacing w:after="0"/>
      </w:pPr>
      <w:bookmarkStart w:id="176" w:name="_ENREF_14"/>
      <w:r w:rsidRPr="005D434B">
        <w:t>Callaway, R.M., Pennings, S.C., 2000. Facilitation may buffer competitive effects indirect and diffuse interactions among salt marsh plants. American Naturalist 156, 416-424.</w:t>
      </w:r>
      <w:bookmarkEnd w:id="176"/>
    </w:p>
    <w:p w14:paraId="0D637AC7" w14:textId="77777777" w:rsidR="005D434B" w:rsidRPr="005D434B" w:rsidRDefault="005D434B" w:rsidP="005D434B">
      <w:pPr>
        <w:pStyle w:val="EndNoteBibliography"/>
        <w:spacing w:after="0"/>
      </w:pPr>
      <w:bookmarkStart w:id="177" w:name="_ENREF_15"/>
      <w:r w:rsidRPr="005D434B">
        <w:t>Callaway, R.M., Walker, L.R., 1997a. Competition and Facilitation A Synthetic Approach to Interactions in Plant Communities. Ecology 78, 1958-1965.</w:t>
      </w:r>
      <w:bookmarkEnd w:id="177"/>
    </w:p>
    <w:p w14:paraId="4FD0E08D" w14:textId="77777777" w:rsidR="005D434B" w:rsidRPr="005D434B" w:rsidRDefault="005D434B" w:rsidP="005D434B">
      <w:pPr>
        <w:pStyle w:val="EndNoteBibliography"/>
        <w:spacing w:after="0"/>
      </w:pPr>
      <w:bookmarkStart w:id="178" w:name="_ENREF_16"/>
      <w:r w:rsidRPr="005D434B">
        <w:t>Callaway, R.M., Walker, L.R., 1997b. Competition and facilitation: a synthetic approach to interactions in plant communities. Ecology 78, 1958-1965.</w:t>
      </w:r>
      <w:bookmarkEnd w:id="178"/>
    </w:p>
    <w:p w14:paraId="4C441C65" w14:textId="77777777" w:rsidR="005D434B" w:rsidRPr="005D434B" w:rsidRDefault="005D434B" w:rsidP="005D434B">
      <w:pPr>
        <w:pStyle w:val="EndNoteBibliography"/>
        <w:spacing w:after="0"/>
      </w:pPr>
      <w:bookmarkStart w:id="179"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179"/>
    </w:p>
    <w:p w14:paraId="2B9FE6A5" w14:textId="77777777" w:rsidR="005D434B" w:rsidRPr="005D434B" w:rsidRDefault="005D434B" w:rsidP="005D434B">
      <w:pPr>
        <w:pStyle w:val="EndNoteBibliography"/>
        <w:spacing w:after="0"/>
      </w:pPr>
      <w:bookmarkStart w:id="180" w:name="_ENREF_18"/>
      <w:r w:rsidRPr="005D434B">
        <w:t>Cane, J.H., Tepedino, V.J., 2017. Gauging the effect of honey bee pollen collection on native bee communities. Conservation Letters 10, 205-210.</w:t>
      </w:r>
      <w:bookmarkEnd w:id="180"/>
    </w:p>
    <w:p w14:paraId="58AB0A07" w14:textId="77777777" w:rsidR="005D434B" w:rsidRPr="005D434B" w:rsidRDefault="005D434B" w:rsidP="005D434B">
      <w:pPr>
        <w:pStyle w:val="EndNoteBibliography"/>
        <w:spacing w:after="0"/>
      </w:pPr>
      <w:bookmarkStart w:id="181" w:name="_ENREF_19"/>
      <w:r w:rsidRPr="005D434B">
        <w:t>Chacoff, N.P., Vázquez, D.P., Lomáscolo, S.B., Stevani, E.L., Dorado, J., Padrón, B., 2012. Evaluating sampling completeness in a desert plant–pollinator network. Journal of Animal Ecology 81, 190-200.</w:t>
      </w:r>
      <w:bookmarkEnd w:id="181"/>
    </w:p>
    <w:p w14:paraId="2E929C4E" w14:textId="77777777" w:rsidR="005D434B" w:rsidRPr="005D434B" w:rsidRDefault="005D434B" w:rsidP="005D434B">
      <w:pPr>
        <w:pStyle w:val="EndNoteBibliography"/>
        <w:spacing w:after="0"/>
      </w:pPr>
      <w:bookmarkStart w:id="182" w:name="_ENREF_20"/>
      <w:r w:rsidRPr="005D434B">
        <w:t>Chesson, P., Gebauer, R.L., Schwinning, S., Huntly, N., Wiegand, K., Ernest, M.S., Sher, A., Novoplansky, A., Weltzin, J.F., 2004. Resource pulses, species interactions, and diversity maintenance in arid and semi-arid environments. Oecologia 141, 236-253.</w:t>
      </w:r>
      <w:bookmarkEnd w:id="182"/>
    </w:p>
    <w:p w14:paraId="475DE991" w14:textId="77777777" w:rsidR="005D434B" w:rsidRPr="005D434B" w:rsidRDefault="005D434B" w:rsidP="005D434B">
      <w:pPr>
        <w:pStyle w:val="EndNoteBibliography"/>
        <w:spacing w:after="0"/>
      </w:pPr>
      <w:bookmarkStart w:id="183" w:name="_ENREF_21"/>
      <w:r w:rsidRPr="005D434B">
        <w:t>Clements, F.E., Goldsmith, G.W., 1924. phytometer method in ecology.</w:t>
      </w:r>
      <w:bookmarkEnd w:id="183"/>
    </w:p>
    <w:p w14:paraId="7F8C72E9" w14:textId="77777777" w:rsidR="005D434B" w:rsidRPr="005D434B" w:rsidRDefault="005D434B" w:rsidP="005D434B">
      <w:pPr>
        <w:pStyle w:val="EndNoteBibliography"/>
        <w:spacing w:after="0"/>
      </w:pPr>
      <w:bookmarkStart w:id="184" w:name="_ENREF_22"/>
      <w:r w:rsidRPr="005D434B">
        <w:t>Cline, A.R., Audisio, P., 2010. Revision of the new world short-winged flower beetles (Coleoptera: Kateretidae). Part I. Generic review and revision of Anthonaeus Horn, 1879. The Coleopterists Bulletin, 173-186.</w:t>
      </w:r>
      <w:bookmarkEnd w:id="184"/>
    </w:p>
    <w:p w14:paraId="3A32B16C" w14:textId="77777777" w:rsidR="005D434B" w:rsidRPr="005D434B" w:rsidRDefault="005D434B" w:rsidP="005D434B">
      <w:pPr>
        <w:pStyle w:val="EndNoteBibliography"/>
        <w:spacing w:after="0"/>
      </w:pPr>
      <w:bookmarkStart w:id="185" w:name="_ENREF_23"/>
      <w:r w:rsidRPr="005D434B">
        <w:t>Davis, W., Philbrick, R., 1986. Natural hybridization between Malacothrix incana and M. saxatilis var. implicata (Asteraceae: Lactuceae) on San Miguel Island, California. Madroño, 253-263.</w:t>
      </w:r>
      <w:bookmarkEnd w:id="185"/>
    </w:p>
    <w:p w14:paraId="2CC36EA9" w14:textId="77777777" w:rsidR="005D434B" w:rsidRPr="005D434B" w:rsidRDefault="005D434B" w:rsidP="005D434B">
      <w:pPr>
        <w:pStyle w:val="EndNoteBibliography"/>
        <w:spacing w:after="0"/>
      </w:pPr>
      <w:bookmarkStart w:id="186"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186"/>
    </w:p>
    <w:p w14:paraId="79F6BD32" w14:textId="77777777" w:rsidR="005D434B" w:rsidRPr="005D434B" w:rsidRDefault="005D434B" w:rsidP="005D434B">
      <w:pPr>
        <w:pStyle w:val="EndNoteBibliography"/>
        <w:spacing w:after="0"/>
      </w:pPr>
      <w:bookmarkStart w:id="187" w:name="_ENREF_25"/>
      <w:r w:rsidRPr="005D434B">
        <w:t>Facelli, J.M., Temby, A.M., 2002. Multiple effects of shrubs on annual plant communities in arid lands of South Australia. Austral ecology 27, 422-432.</w:t>
      </w:r>
      <w:bookmarkEnd w:id="187"/>
    </w:p>
    <w:p w14:paraId="6839D8DC" w14:textId="77777777" w:rsidR="005D434B" w:rsidRPr="005D434B" w:rsidRDefault="005D434B" w:rsidP="005D434B">
      <w:pPr>
        <w:pStyle w:val="EndNoteBibliography"/>
        <w:spacing w:after="0"/>
      </w:pPr>
      <w:bookmarkStart w:id="188" w:name="_ENREF_26"/>
      <w:r w:rsidRPr="005D434B">
        <w:t>Filazzola, A., Lortie, C.J., 2014. A systematic review and conceptual framework for the mechanistic pathways of nurse plants. Global Ecology and Biogeography 23, 1335-1345.</w:t>
      </w:r>
      <w:bookmarkEnd w:id="188"/>
    </w:p>
    <w:p w14:paraId="486265BB" w14:textId="77777777" w:rsidR="005D434B" w:rsidRPr="005D434B" w:rsidRDefault="005D434B" w:rsidP="005D434B">
      <w:pPr>
        <w:pStyle w:val="EndNoteBibliography"/>
        <w:spacing w:after="0"/>
      </w:pPr>
      <w:bookmarkStart w:id="189" w:name="_ENREF_27"/>
      <w:r w:rsidRPr="005D434B">
        <w:t>Fleming, T.H., Holland, J.N., 1998. The evolution of obligate pollination mutualisms: senita cactus and senita moth. Oecologia 114, 368-375.</w:t>
      </w:r>
      <w:bookmarkEnd w:id="189"/>
    </w:p>
    <w:p w14:paraId="487AFFF5" w14:textId="77777777" w:rsidR="005D434B" w:rsidRPr="005D434B" w:rsidRDefault="005D434B" w:rsidP="005D434B">
      <w:pPr>
        <w:pStyle w:val="EndNoteBibliography"/>
        <w:spacing w:after="0"/>
      </w:pPr>
      <w:bookmarkStart w:id="190" w:name="_ENREF_28"/>
      <w:r w:rsidRPr="005D434B">
        <w:t>Fleming, T.H., Sahley, C.T., Holland, J.N., Nason, J.D., Hamrick, J., 2001. Sonoran Desert columnar cacti and the evolution of generalized pollination systems. Ecological Monographs 71, 511-530.</w:t>
      </w:r>
      <w:bookmarkEnd w:id="190"/>
    </w:p>
    <w:p w14:paraId="51E79A2C" w14:textId="77777777" w:rsidR="005D434B" w:rsidRPr="005D434B" w:rsidRDefault="005D434B" w:rsidP="005D434B">
      <w:pPr>
        <w:pStyle w:val="EndNoteBibliography"/>
        <w:spacing w:after="0"/>
      </w:pPr>
      <w:bookmarkStart w:id="191" w:name="_ENREF_29"/>
      <w:r w:rsidRPr="005D434B">
        <w:t>Flores, J., Jurado, E., 2003. Are nurse‐protégé interactions more common among plants from arid environments? Journal of Vegetation Science 14, 911-916.</w:t>
      </w:r>
      <w:bookmarkEnd w:id="191"/>
    </w:p>
    <w:p w14:paraId="17F0FCB3" w14:textId="77777777" w:rsidR="005D434B" w:rsidRPr="005D434B" w:rsidRDefault="005D434B" w:rsidP="005D434B">
      <w:pPr>
        <w:pStyle w:val="EndNoteBibliography"/>
        <w:spacing w:after="0"/>
      </w:pPr>
      <w:bookmarkStart w:id="192" w:name="_ENREF_30"/>
      <w:r w:rsidRPr="005D434B">
        <w:t>Franco, A., De Soyza, A., Virginia, R., Reynolds, J., Whitford, W., 1994. Effects of plant size and water relations on gas exchange and growth of the desert shrub Larrea tridentata. Oecologia 97, 171-178.</w:t>
      </w:r>
      <w:bookmarkEnd w:id="192"/>
    </w:p>
    <w:p w14:paraId="1281BAF1" w14:textId="77777777" w:rsidR="005D434B" w:rsidRPr="005D434B" w:rsidRDefault="005D434B" w:rsidP="005D434B">
      <w:pPr>
        <w:pStyle w:val="EndNoteBibliography"/>
        <w:spacing w:after="0"/>
      </w:pPr>
      <w:bookmarkStart w:id="193" w:name="_ENREF_31"/>
      <w:r w:rsidRPr="005D434B">
        <w:t>Gentry, A.H., 1974. Flowering phenology and diversity in tropical Bignoniaceae. Biotropica, 64-68.</w:t>
      </w:r>
      <w:bookmarkEnd w:id="193"/>
    </w:p>
    <w:p w14:paraId="196CCFA4" w14:textId="77777777" w:rsidR="005D434B" w:rsidRPr="005D434B" w:rsidRDefault="005D434B" w:rsidP="005D434B">
      <w:pPr>
        <w:pStyle w:val="EndNoteBibliography"/>
        <w:spacing w:after="0"/>
      </w:pPr>
      <w:bookmarkStart w:id="194" w:name="_ENREF_32"/>
      <w:r w:rsidRPr="005D434B">
        <w:t>Ghazoul, J., 2006. Floral diversity and the facilitation of pollination. Journal of Ecology 94, 295-304.</w:t>
      </w:r>
      <w:bookmarkEnd w:id="194"/>
    </w:p>
    <w:p w14:paraId="26984F26" w14:textId="77777777" w:rsidR="005D434B" w:rsidRPr="005D434B" w:rsidRDefault="005D434B" w:rsidP="005D434B">
      <w:pPr>
        <w:pStyle w:val="EndNoteBibliography"/>
        <w:spacing w:after="0"/>
      </w:pPr>
      <w:bookmarkStart w:id="195" w:name="_ENREF_33"/>
      <w:r w:rsidRPr="005D434B">
        <w:t>Goldberg, D.E., Turkington, R., Olsvig-Whittaker, L., Dyer, A.R., 2001. Density dependence in an annual plant community: variation among life history stages. Ecological Monographs 71, 423-446.</w:t>
      </w:r>
      <w:bookmarkEnd w:id="195"/>
    </w:p>
    <w:p w14:paraId="5F00590E" w14:textId="77777777" w:rsidR="005D434B" w:rsidRPr="005D434B" w:rsidRDefault="005D434B" w:rsidP="005D434B">
      <w:pPr>
        <w:pStyle w:val="EndNoteBibliography"/>
        <w:spacing w:after="0"/>
      </w:pPr>
      <w:bookmarkStart w:id="196" w:name="_ENREF_34"/>
      <w:r w:rsidRPr="005D434B">
        <w:t>Grissell, E.E., Schauff, M.E., 1990. A handbook of the families of Nearctic Chalcidoidea (Hymenoptera). A handbook of the families of Nearctic Chalcidoidea (Hymenoptera).</w:t>
      </w:r>
      <w:bookmarkEnd w:id="196"/>
    </w:p>
    <w:p w14:paraId="512C3EDC" w14:textId="77777777" w:rsidR="005D434B" w:rsidRPr="005D434B" w:rsidRDefault="005D434B" w:rsidP="005D434B">
      <w:pPr>
        <w:pStyle w:val="EndNoteBibliography"/>
        <w:spacing w:after="0"/>
      </w:pPr>
      <w:bookmarkStart w:id="197" w:name="_ENREF_35"/>
      <w:r w:rsidRPr="005D434B">
        <w:t>Halvorson, W.L., Patten, D.T., 1975. Productivity and flowering of winter ephemerals in relation to Sonoran Desert shrubs. American Midland Naturalist, 311-319.</w:t>
      </w:r>
      <w:bookmarkEnd w:id="197"/>
    </w:p>
    <w:p w14:paraId="71FE06FD" w14:textId="77777777" w:rsidR="005D434B" w:rsidRPr="005D434B" w:rsidRDefault="005D434B" w:rsidP="005D434B">
      <w:pPr>
        <w:pStyle w:val="EndNoteBibliography"/>
        <w:spacing w:after="0"/>
      </w:pPr>
      <w:bookmarkStart w:id="198" w:name="_ENREF_36"/>
      <w:r w:rsidRPr="005D434B">
        <w:t>Heinrich, B., Raven, P.H., 1972. Energetics and pollination ecology. Science 176, 597-602.</w:t>
      </w:r>
      <w:bookmarkEnd w:id="198"/>
    </w:p>
    <w:p w14:paraId="05C8D4DB" w14:textId="77777777" w:rsidR="005D434B" w:rsidRPr="005D434B" w:rsidRDefault="005D434B" w:rsidP="005D434B">
      <w:pPr>
        <w:pStyle w:val="EndNoteBibliography"/>
        <w:spacing w:after="0"/>
      </w:pPr>
      <w:bookmarkStart w:id="199" w:name="_ENREF_37"/>
      <w:r w:rsidRPr="005D434B">
        <w:t>Holland, N.J., Fleming, T.H., 2002. Co-pollinators and specialization in the pollinating seed-consumer mutualism between senita cacti and senita moths. Oecologia 133, 534-540.</w:t>
      </w:r>
      <w:bookmarkEnd w:id="199"/>
    </w:p>
    <w:p w14:paraId="7D24CE9F" w14:textId="77777777" w:rsidR="005D434B" w:rsidRPr="005D434B" w:rsidRDefault="005D434B" w:rsidP="005D434B">
      <w:pPr>
        <w:pStyle w:val="EndNoteBibliography"/>
        <w:spacing w:after="0"/>
      </w:pPr>
      <w:bookmarkStart w:id="200" w:name="_ENREF_38"/>
      <w:r w:rsidRPr="005D434B">
        <w:t>Holzapfel, C., Mahall, B.E., 1999. Bidirectional facilitation and interference between shrubs and annuals in the Mojave Desert. Ecology 80, 1747-1761.</w:t>
      </w:r>
      <w:bookmarkEnd w:id="200"/>
    </w:p>
    <w:p w14:paraId="0C5F373F" w14:textId="77777777" w:rsidR="005D434B" w:rsidRPr="005D434B" w:rsidRDefault="005D434B" w:rsidP="005D434B">
      <w:pPr>
        <w:pStyle w:val="EndNoteBibliography"/>
        <w:spacing w:after="0"/>
      </w:pPr>
      <w:bookmarkStart w:id="201" w:name="_ENREF_39"/>
      <w:r w:rsidRPr="005D434B">
        <w:t>Hurd Jr, P.D., Linsley, E.G., 1975. Some insects other than bees associated with Larrea tridentata in the southwestern United States. Proceedings of the Entomological Society of Washington.</w:t>
      </w:r>
      <w:bookmarkEnd w:id="201"/>
    </w:p>
    <w:p w14:paraId="5D4CD710" w14:textId="77777777" w:rsidR="005D434B" w:rsidRPr="005D434B" w:rsidRDefault="005D434B" w:rsidP="005D434B">
      <w:pPr>
        <w:pStyle w:val="EndNoteBibliography"/>
        <w:spacing w:after="0"/>
      </w:pPr>
      <w:bookmarkStart w:id="202"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202"/>
    </w:p>
    <w:p w14:paraId="792CB5D0" w14:textId="77777777" w:rsidR="005D434B" w:rsidRPr="005D434B" w:rsidRDefault="005D434B" w:rsidP="005D434B">
      <w:pPr>
        <w:pStyle w:val="EndNoteBibliography"/>
        <w:spacing w:after="0"/>
      </w:pPr>
      <w:bookmarkStart w:id="203" w:name="_ENREF_41"/>
      <w:r w:rsidRPr="005D434B">
        <w:t>Inouye, D.W., Larson, B.M., Ssymank, A., Kevan, P.G., 2015. Flies and flowers III: ecology of foraging and pollination. Journal of Pollination Ecology 16, 115-133.</w:t>
      </w:r>
      <w:bookmarkEnd w:id="203"/>
    </w:p>
    <w:p w14:paraId="37FCDC44" w14:textId="77777777" w:rsidR="005D434B" w:rsidRPr="005D434B" w:rsidRDefault="005D434B" w:rsidP="005D434B">
      <w:pPr>
        <w:pStyle w:val="EndNoteBibliography"/>
        <w:spacing w:after="0"/>
      </w:pPr>
      <w:bookmarkStart w:id="204" w:name="_ENREF_42"/>
      <w:r w:rsidRPr="005D434B">
        <w:t>Jennings, W.B., 2001. Comparative flowering phenology of plants in the western Mojave Desert. Madroño, 162-171.</w:t>
      </w:r>
      <w:bookmarkEnd w:id="204"/>
    </w:p>
    <w:p w14:paraId="440B59E1" w14:textId="77777777" w:rsidR="005D434B" w:rsidRPr="005D434B" w:rsidRDefault="005D434B" w:rsidP="005D434B">
      <w:pPr>
        <w:pStyle w:val="EndNoteBibliography"/>
        <w:spacing w:after="0"/>
      </w:pPr>
      <w:bookmarkStart w:id="205" w:name="_ENREF_43"/>
      <w:r w:rsidRPr="005D434B">
        <w:t>Kearns, C.A., Inouye, D.W., 1993. Techniques for pollination biologists. University press of Colorado.</w:t>
      </w:r>
      <w:bookmarkEnd w:id="205"/>
    </w:p>
    <w:p w14:paraId="17AD7EE6" w14:textId="77777777" w:rsidR="005D434B" w:rsidRPr="005D434B" w:rsidRDefault="005D434B" w:rsidP="005D434B">
      <w:pPr>
        <w:pStyle w:val="EndNoteBibliography"/>
        <w:spacing w:after="0"/>
      </w:pPr>
      <w:bookmarkStart w:id="206" w:name="_ENREF_44"/>
      <w:r w:rsidRPr="005D434B">
        <w:t>Laverty, T.M., 1992. Plant interactions for pollinator visits: a test of the magnet species effect. Oecologia 89, 502-508.</w:t>
      </w:r>
      <w:bookmarkEnd w:id="206"/>
    </w:p>
    <w:p w14:paraId="40E9FF02" w14:textId="77777777" w:rsidR="005D434B" w:rsidRPr="005D434B" w:rsidRDefault="005D434B" w:rsidP="005D434B">
      <w:pPr>
        <w:pStyle w:val="EndNoteBibliography"/>
        <w:spacing w:after="0"/>
      </w:pPr>
      <w:bookmarkStart w:id="207" w:name="_ENREF_45"/>
      <w:r w:rsidRPr="005D434B">
        <w:t>Legendre, P., Gallagher, E.D., 2001. Ecologically meaningful transformations for ordination of species data. Oecologia 129, 271-280.</w:t>
      </w:r>
      <w:bookmarkEnd w:id="207"/>
    </w:p>
    <w:p w14:paraId="5D83A618" w14:textId="77777777" w:rsidR="005D434B" w:rsidRPr="005D434B" w:rsidRDefault="005D434B" w:rsidP="005D434B">
      <w:pPr>
        <w:pStyle w:val="EndNoteBibliography"/>
        <w:spacing w:after="0"/>
      </w:pPr>
      <w:bookmarkStart w:id="208" w:name="_ENREF_46"/>
      <w:r w:rsidRPr="005D434B">
        <w:t>Lortie, C.J., Budden, A.E., Reid, A.M., 2012. From birds to bees: applying video observation techniques to invertebrate pollinators. Journal of Pollination Ecology 6, 125-128.</w:t>
      </w:r>
      <w:bookmarkEnd w:id="208"/>
    </w:p>
    <w:p w14:paraId="2409D012" w14:textId="77777777" w:rsidR="005D434B" w:rsidRPr="005D434B" w:rsidRDefault="005D434B" w:rsidP="005D434B">
      <w:pPr>
        <w:pStyle w:val="EndNoteBibliography"/>
        <w:spacing w:after="0"/>
      </w:pPr>
      <w:bookmarkStart w:id="209" w:name="_ENREF_47"/>
      <w:r w:rsidRPr="005D434B">
        <w:t>Marshall, S., 2012. Flies. The natural history and diversity of Diptera.</w:t>
      </w:r>
      <w:bookmarkEnd w:id="209"/>
    </w:p>
    <w:p w14:paraId="7857AC36" w14:textId="77777777" w:rsidR="005D434B" w:rsidRPr="005D434B" w:rsidRDefault="005D434B" w:rsidP="005D434B">
      <w:pPr>
        <w:pStyle w:val="EndNoteBibliography"/>
        <w:spacing w:after="0"/>
      </w:pPr>
      <w:bookmarkStart w:id="210" w:name="_ENREF_48"/>
      <w:r w:rsidRPr="005D434B">
        <w:t>McIntire, E.J., Fajardo, A., 2014. Facilitation as a ubiquitous driver of biodiversity. New Phytologist 201, 403-416.</w:t>
      </w:r>
      <w:bookmarkEnd w:id="210"/>
    </w:p>
    <w:p w14:paraId="303402C3" w14:textId="77777777" w:rsidR="005D434B" w:rsidRPr="005D434B" w:rsidRDefault="005D434B" w:rsidP="005D434B">
      <w:pPr>
        <w:pStyle w:val="EndNoteBibliography"/>
        <w:spacing w:after="0"/>
      </w:pPr>
      <w:bookmarkStart w:id="211" w:name="_ENREF_49"/>
      <w:r w:rsidRPr="005D434B">
        <w:t>McKinney, A.M., Goodell, K., 2010. Shading by invasive shrub reduces seed production and pollinator services in a native herb. Biological Invasions 12, 2751-2763.</w:t>
      </w:r>
      <w:bookmarkEnd w:id="211"/>
    </w:p>
    <w:p w14:paraId="5431BE84" w14:textId="77777777" w:rsidR="005D434B" w:rsidRPr="005D434B" w:rsidRDefault="005D434B" w:rsidP="005D434B">
      <w:pPr>
        <w:pStyle w:val="EndNoteBibliography"/>
        <w:spacing w:after="0"/>
      </w:pPr>
      <w:bookmarkStart w:id="212" w:name="_ENREF_50"/>
      <w:r w:rsidRPr="005D434B">
        <w:t>McPeek, M.A., Peckarsky, B.L., 1998. Life histories and the strengths of species interactions: combining mortality, growth, and fecundity effects. Ecology 79, 867-879.</w:t>
      </w:r>
      <w:bookmarkEnd w:id="212"/>
    </w:p>
    <w:p w14:paraId="643FE86B" w14:textId="77777777" w:rsidR="005D434B" w:rsidRPr="005D434B" w:rsidRDefault="005D434B" w:rsidP="005D434B">
      <w:pPr>
        <w:pStyle w:val="EndNoteBibliography"/>
        <w:spacing w:after="0"/>
      </w:pPr>
      <w:bookmarkStart w:id="213" w:name="_ENREF_51"/>
      <w:r w:rsidRPr="005D434B">
        <w:t>Michener, C.D., 2000. The bees of the world. JHU press.</w:t>
      </w:r>
      <w:bookmarkEnd w:id="213"/>
    </w:p>
    <w:p w14:paraId="3A961A91" w14:textId="77777777" w:rsidR="005D434B" w:rsidRPr="005D434B" w:rsidRDefault="005D434B" w:rsidP="005D434B">
      <w:pPr>
        <w:pStyle w:val="EndNoteBibliography"/>
        <w:spacing w:after="0"/>
      </w:pPr>
      <w:bookmarkStart w:id="214" w:name="_ENREF_52"/>
      <w:r w:rsidRPr="005D434B">
        <w:t>Michener, C.D., McGinley, R.J., Danforth, B.N., 1994. The bee genera of North and Central America (Hymenoptera: Apoidea). Smithsonian Institution Press.</w:t>
      </w:r>
      <w:bookmarkEnd w:id="214"/>
    </w:p>
    <w:p w14:paraId="6D17D35D" w14:textId="77777777" w:rsidR="005D434B" w:rsidRPr="005D434B" w:rsidRDefault="005D434B" w:rsidP="005D434B">
      <w:pPr>
        <w:pStyle w:val="EndNoteBibliography"/>
        <w:spacing w:after="0"/>
      </w:pPr>
      <w:bookmarkStart w:id="215" w:name="_ENREF_53"/>
      <w:r w:rsidRPr="005D434B">
        <w:t>Minckley, R.L., Cane, J.H., Kervin, L., Roulston, T., 1999. Spatial predictability and resource specialization of bees (Hymenoptera: Apoidea) at a superabundant, widespread resource. Biological Journal of the Linnean Society 67, 119-147.</w:t>
      </w:r>
      <w:bookmarkEnd w:id="215"/>
    </w:p>
    <w:p w14:paraId="4EBCF0F3" w14:textId="77777777" w:rsidR="005D434B" w:rsidRPr="005D434B" w:rsidRDefault="005D434B" w:rsidP="005D434B">
      <w:pPr>
        <w:pStyle w:val="EndNoteBibliography"/>
        <w:spacing w:after="0"/>
      </w:pPr>
      <w:bookmarkStart w:id="216" w:name="_ENREF_54"/>
      <w:r w:rsidRPr="005D434B">
        <w:t>Miranda, G., Young, A., Locke, M., Marshall, S., Skevington, J., Thompson, F., 2013. Key to the genera of Nearctic Syrphidae. Canadian Journal of Arthropod Identification 23, 351.</w:t>
      </w:r>
      <w:bookmarkEnd w:id="216"/>
    </w:p>
    <w:p w14:paraId="48ECB236" w14:textId="77777777" w:rsidR="005D434B" w:rsidRPr="005D434B" w:rsidRDefault="005D434B" w:rsidP="005D434B">
      <w:pPr>
        <w:pStyle w:val="EndNoteBibliography"/>
        <w:spacing w:after="0"/>
      </w:pPr>
      <w:bookmarkStart w:id="217" w:name="_ENREF_55"/>
      <w:r w:rsidRPr="005D434B">
        <w:t>Morhardt, S., Morhardt, E., 2004. California desert flowers: an introduction to families, genera, and species. Univ of California Press.</w:t>
      </w:r>
      <w:bookmarkEnd w:id="217"/>
    </w:p>
    <w:p w14:paraId="5B20DBED" w14:textId="77777777" w:rsidR="005D434B" w:rsidRPr="005D434B" w:rsidRDefault="005D434B" w:rsidP="005D434B">
      <w:pPr>
        <w:pStyle w:val="EndNoteBibliography"/>
        <w:spacing w:after="0"/>
      </w:pPr>
      <w:bookmarkStart w:id="218" w:name="_ENREF_56"/>
      <w:r w:rsidRPr="005D434B">
        <w:t>Mosquin, T., 1971. Competition for pollinators as a stimulus for the evolution of flowering time. Oikos, 398-402.</w:t>
      </w:r>
      <w:bookmarkEnd w:id="218"/>
    </w:p>
    <w:p w14:paraId="1B724FB7" w14:textId="77777777" w:rsidR="005D434B" w:rsidRPr="005D434B" w:rsidRDefault="005D434B" w:rsidP="005D434B">
      <w:pPr>
        <w:pStyle w:val="EndNoteBibliography"/>
        <w:spacing w:after="0"/>
      </w:pPr>
      <w:bookmarkStart w:id="219"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219"/>
    </w:p>
    <w:p w14:paraId="526E7046" w14:textId="77777777" w:rsidR="005D434B" w:rsidRPr="005D434B" w:rsidRDefault="005D434B" w:rsidP="005D434B">
      <w:pPr>
        <w:pStyle w:val="EndNoteBibliography"/>
        <w:spacing w:after="0"/>
      </w:pPr>
      <w:bookmarkStart w:id="220" w:name="_ENREF_58"/>
      <w:r w:rsidRPr="005D434B">
        <w:t>Oliver, I., Beattie, A.J., 1993. A possible method for the rapid assessment of biodiversity. Conservation biology 7, 562-568.</w:t>
      </w:r>
      <w:bookmarkEnd w:id="220"/>
    </w:p>
    <w:p w14:paraId="5208E405" w14:textId="77777777" w:rsidR="005D434B" w:rsidRPr="005D434B" w:rsidRDefault="005D434B" w:rsidP="005D434B">
      <w:pPr>
        <w:pStyle w:val="EndNoteBibliography"/>
        <w:spacing w:after="0"/>
      </w:pPr>
      <w:bookmarkStart w:id="221" w:name="_ENREF_59"/>
      <w:r w:rsidRPr="005D434B">
        <w:t>Pellmyr, O., 2003. Yuccas, yucca moths, and coevolution: a review. Annals of the Missouri Botanical Garden, 35-55.</w:t>
      </w:r>
      <w:bookmarkEnd w:id="221"/>
    </w:p>
    <w:p w14:paraId="5F056474" w14:textId="77777777" w:rsidR="005D434B" w:rsidRPr="005D434B" w:rsidRDefault="005D434B" w:rsidP="005D434B">
      <w:pPr>
        <w:pStyle w:val="EndNoteBibliography"/>
        <w:spacing w:after="0"/>
      </w:pPr>
      <w:bookmarkStart w:id="222"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222"/>
    </w:p>
    <w:p w14:paraId="20DC5C6B" w14:textId="77777777" w:rsidR="005D434B" w:rsidRPr="005D434B" w:rsidRDefault="005D434B" w:rsidP="005D434B">
      <w:pPr>
        <w:pStyle w:val="EndNoteBibliography"/>
        <w:spacing w:after="0"/>
      </w:pPr>
      <w:bookmarkStart w:id="223" w:name="_ENREF_61"/>
      <w:r w:rsidRPr="005D434B">
        <w:t>Petrů, M., Tielbörger, K., Belkin, R., Sternberg, M., Jeltsch, F., 2006. Life history variation in an annual plant under two opposing environmental constraints along an aridity gradient. Ecography 29, 66-74.</w:t>
      </w:r>
      <w:bookmarkEnd w:id="223"/>
    </w:p>
    <w:p w14:paraId="5E1719D1" w14:textId="77777777" w:rsidR="005D434B" w:rsidRPr="005D434B" w:rsidRDefault="005D434B" w:rsidP="005D434B">
      <w:pPr>
        <w:pStyle w:val="EndNoteBibliography"/>
        <w:spacing w:after="0"/>
      </w:pPr>
      <w:bookmarkStart w:id="224" w:name="_ENREF_62"/>
      <w:r w:rsidRPr="005D434B">
        <w:t>Pugnaire, F.I., Haase, P., Puigdefabregas, J., 1996. Facilitation between higher plant species in a semiarid environment. Ecology 77, 1420-1426.</w:t>
      </w:r>
      <w:bookmarkEnd w:id="224"/>
    </w:p>
    <w:p w14:paraId="03038DF9" w14:textId="77777777" w:rsidR="005D434B" w:rsidRPr="005D434B" w:rsidRDefault="005D434B" w:rsidP="005D434B">
      <w:pPr>
        <w:pStyle w:val="EndNoteBibliography"/>
        <w:spacing w:after="0"/>
      </w:pPr>
      <w:bookmarkStart w:id="225" w:name="_ENREF_63"/>
      <w:r w:rsidRPr="005D434B">
        <w:t>Pyke, G.H., 1984. Optimal foraging theory: a critical review. Annual review of ecology and systematics 15, 523-575.</w:t>
      </w:r>
      <w:bookmarkEnd w:id="225"/>
    </w:p>
    <w:p w14:paraId="1654C9A9" w14:textId="77777777" w:rsidR="005D434B" w:rsidRPr="005D434B" w:rsidRDefault="005D434B" w:rsidP="005D434B">
      <w:pPr>
        <w:pStyle w:val="EndNoteBibliography"/>
        <w:spacing w:after="0"/>
      </w:pPr>
      <w:bookmarkStart w:id="226" w:name="_ENREF_64"/>
      <w:r w:rsidRPr="005D434B">
        <w:t>Pyke, G.H., Pulliam, H.R., Charnov, E.L., 1977. Optimal foraging: a selective review of theory and tests. The quarterly review of biology 52, 137-154.</w:t>
      </w:r>
      <w:bookmarkEnd w:id="226"/>
    </w:p>
    <w:p w14:paraId="5B7487C3" w14:textId="77777777" w:rsidR="005D434B" w:rsidRPr="005D434B" w:rsidRDefault="005D434B" w:rsidP="005D434B">
      <w:pPr>
        <w:pStyle w:val="EndNoteBibliography"/>
        <w:spacing w:after="0"/>
      </w:pPr>
      <w:bookmarkStart w:id="227" w:name="_ENREF_65"/>
      <w:r w:rsidRPr="005D434B">
        <w:t>Reid, A.M., Lortie, C.J., 2012. Cushion plants are foundation species with positive effects extending to higher trophic levels. Ecosphere 3.</w:t>
      </w:r>
      <w:bookmarkEnd w:id="227"/>
    </w:p>
    <w:p w14:paraId="6BBB506F" w14:textId="77777777" w:rsidR="005D434B" w:rsidRPr="005D434B" w:rsidRDefault="005D434B" w:rsidP="005D434B">
      <w:pPr>
        <w:pStyle w:val="EndNoteBibliography"/>
        <w:spacing w:after="0"/>
      </w:pPr>
      <w:bookmarkStart w:id="228" w:name="_ENREF_66"/>
      <w:r w:rsidRPr="005D434B">
        <w:t>Robertson, A.W., Mountjoy, C., Faulkner, B.E., Roberts, M.V., Macnair, M.R., 1999. Bumble bee selection of Mimulus guttatus flowers: the effects of pollen quality and reward depletion. Ecology 80, 2594-2606.</w:t>
      </w:r>
      <w:bookmarkEnd w:id="228"/>
    </w:p>
    <w:p w14:paraId="403DB682" w14:textId="77777777" w:rsidR="005D434B" w:rsidRPr="005D434B" w:rsidRDefault="005D434B" w:rsidP="005D434B">
      <w:pPr>
        <w:pStyle w:val="EndNoteBibliography"/>
        <w:spacing w:after="0"/>
      </w:pPr>
      <w:bookmarkStart w:id="229"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229"/>
    </w:p>
    <w:p w14:paraId="68A4BA60" w14:textId="77777777" w:rsidR="005D434B" w:rsidRPr="005D434B" w:rsidRDefault="005D434B" w:rsidP="005D434B">
      <w:pPr>
        <w:pStyle w:val="EndNoteBibliography"/>
        <w:spacing w:after="0"/>
      </w:pPr>
      <w:bookmarkStart w:id="230" w:name="_ENREF_68"/>
      <w:r w:rsidRPr="005D434B">
        <w:t>Rousset, O., Lepart, J., 2000. Positive and negative interactions at different life stages of a colonizing species (Quercus humilis). Journal of Ecology 88, 401-412.</w:t>
      </w:r>
      <w:bookmarkEnd w:id="230"/>
    </w:p>
    <w:p w14:paraId="0D7D1E8F" w14:textId="77777777" w:rsidR="005D434B" w:rsidRPr="005D434B" w:rsidRDefault="005D434B" w:rsidP="005D434B">
      <w:pPr>
        <w:pStyle w:val="EndNoteBibliography"/>
        <w:spacing w:after="0"/>
      </w:pPr>
      <w:bookmarkStart w:id="231" w:name="_ENREF_69"/>
      <w:r w:rsidRPr="005D434B">
        <w:t>Rundel, P.W., Gibson, A.C., 2005. Ecological communities and processes in a Mojave Desert ecosystem. Cambridge University Press.</w:t>
      </w:r>
      <w:bookmarkEnd w:id="231"/>
    </w:p>
    <w:p w14:paraId="696331B8" w14:textId="77777777" w:rsidR="005D434B" w:rsidRPr="005D434B" w:rsidRDefault="005D434B" w:rsidP="005D434B">
      <w:pPr>
        <w:pStyle w:val="EndNoteBibliography"/>
        <w:spacing w:after="0"/>
      </w:pPr>
      <w:bookmarkStart w:id="232" w:name="_ENREF_70"/>
      <w:r w:rsidRPr="005D434B">
        <w:t>Rutowski, R.L., Alcock, J., 1980. Temporal variation in male copulatory behaviour in the solitary bee Nomadopsis puellae (Hymenoptera: Andrenidae). Behaviour 73, 175-187.</w:t>
      </w:r>
      <w:bookmarkEnd w:id="232"/>
    </w:p>
    <w:p w14:paraId="132B6994" w14:textId="77777777" w:rsidR="005D434B" w:rsidRPr="005D434B" w:rsidRDefault="005D434B" w:rsidP="005D434B">
      <w:pPr>
        <w:pStyle w:val="EndNoteBibliography"/>
        <w:spacing w:after="0"/>
      </w:pPr>
      <w:bookmarkStart w:id="233" w:name="_ENREF_71"/>
      <w:r w:rsidRPr="005D434B">
        <w:t>Ruttan, A., Filazzola, A., Lortie, C.J., 2016. Shrub-annual facilitation complexes mediate insect community structure in arid environments. Journal of Arid Environments 134, 1-9.</w:t>
      </w:r>
      <w:bookmarkEnd w:id="233"/>
    </w:p>
    <w:p w14:paraId="17154F6D" w14:textId="4273D1DD" w:rsidR="005D434B" w:rsidRPr="005D434B" w:rsidRDefault="005D434B" w:rsidP="005D434B">
      <w:pPr>
        <w:pStyle w:val="EndNoteBibliography"/>
        <w:spacing w:after="0"/>
      </w:pPr>
      <w:bookmarkStart w:id="234" w:name="_ENREF_72"/>
      <w:r w:rsidRPr="005D434B">
        <w:t>Saul-Gershenz, L., Millar, J., McElfresh, J., 2012. Mojave National Preserve. National Park Service U.S. Department of the Interior. , https://</w:t>
      </w:r>
      <w:hyperlink r:id="rId9" w:history="1">
        <w:r w:rsidRPr="005D434B">
          <w:rPr>
            <w:rStyle w:val="Hyperlink"/>
          </w:rPr>
          <w:t>www.nps.gov/moja/learn/nature/upload/201204MOJAscience.pdf</w:t>
        </w:r>
      </w:hyperlink>
      <w:r w:rsidRPr="005D434B">
        <w:t>.</w:t>
      </w:r>
      <w:bookmarkEnd w:id="234"/>
    </w:p>
    <w:p w14:paraId="41887EB3" w14:textId="77777777" w:rsidR="005D434B" w:rsidRPr="005D434B" w:rsidRDefault="005D434B" w:rsidP="005D434B">
      <w:pPr>
        <w:pStyle w:val="EndNoteBibliography"/>
        <w:spacing w:after="0"/>
      </w:pPr>
      <w:bookmarkStart w:id="235"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235"/>
    </w:p>
    <w:p w14:paraId="45E0A593" w14:textId="77777777" w:rsidR="005D434B" w:rsidRPr="005D434B" w:rsidRDefault="005D434B" w:rsidP="005D434B">
      <w:pPr>
        <w:pStyle w:val="EndNoteBibliography"/>
        <w:spacing w:after="0"/>
      </w:pPr>
      <w:bookmarkStart w:id="236" w:name="_ENREF_74"/>
      <w:r w:rsidRPr="005D434B">
        <w:t>Schemske, D.W., 1981. Floral convergence and pollinator sharing in two bee‐pollinated tropical herbs. Ecology 62, 946-954.</w:t>
      </w:r>
      <w:bookmarkEnd w:id="236"/>
    </w:p>
    <w:p w14:paraId="7640875B" w14:textId="77777777" w:rsidR="005D434B" w:rsidRPr="005D434B" w:rsidRDefault="005D434B" w:rsidP="005D434B">
      <w:pPr>
        <w:pStyle w:val="EndNoteBibliography"/>
        <w:spacing w:after="0"/>
      </w:pPr>
      <w:bookmarkStart w:id="237" w:name="_ENREF_75"/>
      <w:r w:rsidRPr="005D434B">
        <w:t>Schiffers, K., Tielbörger, K., 2006. Ontogenetic shifts in interactions among annual plants. Journal of Ecology 94, 336-341.</w:t>
      </w:r>
      <w:bookmarkEnd w:id="237"/>
    </w:p>
    <w:p w14:paraId="7BAB52FE" w14:textId="77777777" w:rsidR="005D434B" w:rsidRPr="005D434B" w:rsidRDefault="005D434B" w:rsidP="005D434B">
      <w:pPr>
        <w:pStyle w:val="EndNoteBibliography"/>
        <w:spacing w:after="0"/>
      </w:pPr>
      <w:bookmarkStart w:id="238" w:name="_ENREF_76"/>
      <w:r w:rsidRPr="005D434B">
        <w:t>Shavit, O., Dafni, A., Ne'eman, G., 2009. Competition between honeybees (Apis mellifera) and native solitary bees in the Mediterranean region of Israel—Implications for conservation. Israel Journal of Plant Sciences 57, 171-183.</w:t>
      </w:r>
      <w:bookmarkEnd w:id="238"/>
    </w:p>
    <w:p w14:paraId="1B445A22" w14:textId="77777777" w:rsidR="005D434B" w:rsidRPr="005D434B" w:rsidRDefault="005D434B" w:rsidP="005D434B">
      <w:pPr>
        <w:pStyle w:val="EndNoteBibliography"/>
        <w:spacing w:after="0"/>
      </w:pPr>
      <w:bookmarkStart w:id="239" w:name="_ENREF_77"/>
      <w:r w:rsidRPr="005D434B">
        <w:t>Sih, A., Baltus, M.-S., 1987. Patch size, pollinator behavior, and pollinator limitation in catnip. Ecology 68, 1679-1690.</w:t>
      </w:r>
      <w:bookmarkEnd w:id="239"/>
    </w:p>
    <w:p w14:paraId="471566C8" w14:textId="77777777" w:rsidR="005D434B" w:rsidRPr="005D434B" w:rsidRDefault="005D434B" w:rsidP="005D434B">
      <w:pPr>
        <w:pStyle w:val="EndNoteBibliography"/>
        <w:spacing w:after="0"/>
      </w:pPr>
      <w:bookmarkStart w:id="240"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240"/>
    </w:p>
    <w:p w14:paraId="0D17613D" w14:textId="77777777" w:rsidR="005D434B" w:rsidRPr="005D434B" w:rsidRDefault="005D434B" w:rsidP="005D434B">
      <w:pPr>
        <w:pStyle w:val="EndNoteBibliography"/>
        <w:spacing w:after="0"/>
      </w:pPr>
      <w:bookmarkStart w:id="241" w:name="_ENREF_79"/>
      <w:r w:rsidRPr="005D434B">
        <w:t>Simpson, B.B., Neff, J.L., 1987. Pollination Ecology in the Southwest. Aliso: A Journal of Systematic and Evolutionary Botany 11, 417-440.</w:t>
      </w:r>
      <w:bookmarkEnd w:id="241"/>
    </w:p>
    <w:p w14:paraId="4572877E" w14:textId="77777777" w:rsidR="005D434B" w:rsidRPr="005D434B" w:rsidRDefault="005D434B" w:rsidP="005D434B">
      <w:pPr>
        <w:pStyle w:val="EndNoteBibliography"/>
        <w:spacing w:after="0"/>
      </w:pPr>
      <w:bookmarkStart w:id="242" w:name="_ENREF_80"/>
      <w:r w:rsidRPr="005D434B">
        <w:t>Sotomayor, D.A., Lortie, C.J., 2015. Indirect interactions in terrestrial plant communities: emerging patterns and research gaps. Ecosphere 6, art103.</w:t>
      </w:r>
      <w:bookmarkEnd w:id="242"/>
    </w:p>
    <w:p w14:paraId="50102036" w14:textId="77777777" w:rsidR="005D434B" w:rsidRPr="005D434B" w:rsidRDefault="005D434B" w:rsidP="005D434B">
      <w:pPr>
        <w:pStyle w:val="EndNoteBibliography"/>
        <w:spacing w:after="0"/>
      </w:pPr>
      <w:bookmarkStart w:id="243" w:name="_ENREF_81"/>
      <w:r w:rsidRPr="005D434B">
        <w:t>Sowig, P., 1989. Effects of flowering plant's patch size on species composition of pollinator communities, foraging strategies, and resource partitioning in bumblebees (Hymenoptera: Apidae). Oecologia 78, 550-558.</w:t>
      </w:r>
      <w:bookmarkEnd w:id="243"/>
    </w:p>
    <w:p w14:paraId="3577DCC2" w14:textId="09B2D152" w:rsidR="005D434B" w:rsidRPr="005D434B" w:rsidRDefault="005D434B" w:rsidP="005D434B">
      <w:pPr>
        <w:pStyle w:val="EndNoteBibliography"/>
        <w:spacing w:after="0"/>
      </w:pPr>
      <w:bookmarkStart w:id="244" w:name="_ENREF_82"/>
      <w:r w:rsidRPr="005D434B">
        <w:t>Suzán, H., Nabhan, G.P., Patten, D.T., 1994. Nurse plant and floral biology of a rare night‐blooming cereus, Peniocereus striatus (Brandegee) F. Buxbaum. Conservation Biology 8, 461-470.</w:t>
      </w:r>
      <w:bookmarkEnd w:id="244"/>
    </w:p>
    <w:p w14:paraId="3F351340" w14:textId="77777777" w:rsidR="005D434B" w:rsidRPr="005D434B" w:rsidRDefault="005D434B" w:rsidP="005D434B">
      <w:pPr>
        <w:pStyle w:val="EndNoteBibliography"/>
        <w:spacing w:after="0"/>
      </w:pPr>
      <w:bookmarkStart w:id="245" w:name="_ENREF_83"/>
      <w:r w:rsidRPr="005D434B">
        <w:t>Teskey, H., Vockeroth, J., Wood, D., 1981. Manual of Nearctic Diptera. Ottawa, Research Branch, Agriculture Canada, Monograph 27.</w:t>
      </w:r>
      <w:bookmarkEnd w:id="245"/>
    </w:p>
    <w:p w14:paraId="41E4C5DB" w14:textId="14F0A1EE" w:rsidR="005D434B" w:rsidRPr="005D434B" w:rsidRDefault="005D434B" w:rsidP="005D434B">
      <w:pPr>
        <w:pStyle w:val="EndNoteBibliography"/>
        <w:spacing w:after="0"/>
      </w:pPr>
      <w:bookmarkStart w:id="246" w:name="_ENREF_84"/>
      <w:r w:rsidRPr="005D434B">
        <w:t>Thomson, J.D., 1978. Effects of Stand Composition on Insect Visitation in Two-Species Mixtures of Hieracium. American Midland Naturalist 100, 431-440.</w:t>
      </w:r>
      <w:bookmarkEnd w:id="246"/>
    </w:p>
    <w:p w14:paraId="605E38A1" w14:textId="77777777" w:rsidR="005D434B" w:rsidRPr="005D434B" w:rsidRDefault="005D434B" w:rsidP="005D434B">
      <w:pPr>
        <w:pStyle w:val="EndNoteBibliography"/>
        <w:spacing w:after="0"/>
      </w:pPr>
      <w:bookmarkStart w:id="247" w:name="_ENREF_85"/>
      <w:r w:rsidRPr="005D434B">
        <w:t>Tielbörger, K., Kadmon, R., 2000. Temporal environmental variation tips the balance between facilitation and interference in desert plants. Ecology 81, 1544-1553.</w:t>
      </w:r>
      <w:bookmarkEnd w:id="247"/>
    </w:p>
    <w:p w14:paraId="1BFD2768" w14:textId="77777777" w:rsidR="005D434B" w:rsidRPr="005D434B" w:rsidRDefault="005D434B" w:rsidP="005D434B">
      <w:pPr>
        <w:pStyle w:val="EndNoteBibliography"/>
        <w:spacing w:after="0"/>
      </w:pPr>
      <w:bookmarkStart w:id="248" w:name="_ENREF_86"/>
      <w:r w:rsidRPr="005D434B">
        <w:t>Triplehorn, C., Johnson, N.F., 2005. Borror and delong’s introduction to the study of insects. Brooks. Cole, Belmont, California, USA.</w:t>
      </w:r>
      <w:bookmarkEnd w:id="248"/>
    </w:p>
    <w:p w14:paraId="03BF5DBE" w14:textId="5D8D74E5" w:rsidR="005D434B" w:rsidRPr="005D434B" w:rsidRDefault="005D434B" w:rsidP="005D434B">
      <w:pPr>
        <w:pStyle w:val="EndNoteBibliography"/>
        <w:spacing w:after="0"/>
      </w:pPr>
      <w:bookmarkStart w:id="249"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249"/>
    </w:p>
    <w:p w14:paraId="3183214D" w14:textId="77777777" w:rsidR="005D434B" w:rsidRPr="005D434B" w:rsidRDefault="005D434B" w:rsidP="005D434B">
      <w:pPr>
        <w:pStyle w:val="EndNoteBibliography"/>
        <w:spacing w:after="0"/>
      </w:pPr>
      <w:bookmarkStart w:id="250" w:name="_ENREF_88"/>
      <w:r w:rsidRPr="005D434B">
        <w:t>Valiente‐Banuet, A., Verdú, M., 2007. Facilitation can increase the phylogenetic diversity of plant communities. Ecology letters 10, 1029-1036.</w:t>
      </w:r>
      <w:bookmarkEnd w:id="250"/>
    </w:p>
    <w:p w14:paraId="5DAD64D4" w14:textId="77777777" w:rsidR="005D434B" w:rsidRPr="005D434B" w:rsidRDefault="005D434B" w:rsidP="005D434B">
      <w:pPr>
        <w:pStyle w:val="EndNoteBibliography"/>
        <w:spacing w:after="0"/>
      </w:pPr>
      <w:bookmarkStart w:id="251" w:name="_ENREF_89"/>
      <w:r w:rsidRPr="005D434B">
        <w:t>Van Der Putten, W.H., 2009. A multitrophic perspective on functioning and evolution of facilitation in plant communities. Journal of Ecology 97, 1131-1138.</w:t>
      </w:r>
      <w:bookmarkEnd w:id="251"/>
    </w:p>
    <w:p w14:paraId="46D14197" w14:textId="4A5843FF" w:rsidR="005D434B" w:rsidRPr="005D434B" w:rsidRDefault="005D434B" w:rsidP="005D434B">
      <w:pPr>
        <w:pStyle w:val="EndNoteBibliography"/>
        <w:spacing w:after="0"/>
      </w:pPr>
      <w:bookmarkStart w:id="252" w:name="_ENREF_90"/>
      <w:r w:rsidRPr="005D434B">
        <w:t>Vasek, F.C., 1980. Creosote bush: long‐lived clones in the Mojave Desert. American Journal of Botany 67, 246-255.</w:t>
      </w:r>
      <w:bookmarkEnd w:id="252"/>
    </w:p>
    <w:p w14:paraId="700D67B3" w14:textId="77777777" w:rsidR="005D434B" w:rsidRPr="005D434B" w:rsidRDefault="005D434B" w:rsidP="005D434B">
      <w:pPr>
        <w:pStyle w:val="EndNoteBibliography"/>
        <w:spacing w:after="0"/>
      </w:pPr>
      <w:bookmarkStart w:id="253" w:name="_ENREF_91"/>
      <w:r w:rsidRPr="005D434B">
        <w:t>Vockeroth, J., 1992. The flower flies of the subfamily Syrphinae of Canada, Alaska, and Greenland: Diptera, Syrphidae. Agriculture Canada.</w:t>
      </w:r>
      <w:bookmarkEnd w:id="253"/>
    </w:p>
    <w:p w14:paraId="380D7973" w14:textId="77777777" w:rsidR="005D434B" w:rsidRPr="005D434B" w:rsidRDefault="005D434B" w:rsidP="005D434B">
      <w:pPr>
        <w:pStyle w:val="EndNoteBibliography"/>
        <w:spacing w:after="0"/>
      </w:pPr>
      <w:bookmarkStart w:id="254" w:name="_ENREF_92"/>
      <w:r w:rsidRPr="005D434B">
        <w:t>Wainwright, C.M., 1978. Hymenopteran territoriality and its influences on the pollination ecology of Lupinus arizonicus. The Southwestern Naturalist, 605-615.</w:t>
      </w:r>
      <w:bookmarkEnd w:id="254"/>
    </w:p>
    <w:p w14:paraId="2932D466" w14:textId="15870793" w:rsidR="005D434B" w:rsidRPr="005D434B" w:rsidRDefault="005D434B" w:rsidP="005D434B">
      <w:pPr>
        <w:pStyle w:val="EndNoteBibliography"/>
        <w:spacing w:after="0"/>
      </w:pPr>
      <w:bookmarkStart w:id="255" w:name="_ENREF_93"/>
      <w:r w:rsidRPr="005D434B">
        <w:t>Waser, N.M., 1986. Flower constancy: definition, cause, and measurement. The American Naturalist 127, 593-603.</w:t>
      </w:r>
      <w:bookmarkEnd w:id="255"/>
    </w:p>
    <w:p w14:paraId="423DFDDA" w14:textId="61EC16DF" w:rsidR="005D434B" w:rsidRPr="005D434B" w:rsidRDefault="005D434B" w:rsidP="005D434B">
      <w:pPr>
        <w:pStyle w:val="EndNoteBibliography"/>
        <w:spacing w:after="0"/>
      </w:pPr>
      <w:bookmarkStart w:id="256" w:name="_ENREF_94"/>
      <w:r w:rsidRPr="005D434B">
        <w:t>Wootton, J.T., 1994. The nature and consequences of indirect effects in ecological communities. Annual Review of Ecology and Systematics 25, 443-466.</w:t>
      </w:r>
      <w:bookmarkEnd w:id="256"/>
    </w:p>
    <w:p w14:paraId="45CD00D0" w14:textId="790BF3D2" w:rsidR="005D434B" w:rsidRPr="005D434B" w:rsidRDefault="005D434B" w:rsidP="005D434B">
      <w:pPr>
        <w:pStyle w:val="EndNoteBibliography"/>
      </w:pPr>
      <w:bookmarkStart w:id="257" w:name="_ENREF_95"/>
      <w:r w:rsidRPr="005D434B">
        <w:t>Yeaton, R.I., 1978. A cyclical relationship between Larrea tridentata and Opuntia leptocaulis in the northern Chihuahuan Desert. The Journal of Ecology, 651-656.</w:t>
      </w:r>
      <w:bookmarkEnd w:id="257"/>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2">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35724F" w:rsidRPr="002329C4" w:rsidRDefault="0035724F"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4">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5E62D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5E62D5"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5E62D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5859C3AB"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DCE2B" w14:textId="77777777" w:rsidR="0035724F" w:rsidRDefault="0035724F" w:rsidP="00E82973">
      <w:pPr>
        <w:spacing w:after="0" w:line="240" w:lineRule="auto"/>
      </w:pPr>
      <w:r>
        <w:separator/>
      </w:r>
    </w:p>
  </w:endnote>
  <w:endnote w:type="continuationSeparator" w:id="0">
    <w:p w14:paraId="656B9A82" w14:textId="77777777" w:rsidR="0035724F" w:rsidRDefault="0035724F"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altName w:val="Arial"/>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7F0A" w14:textId="77777777" w:rsidR="0035724F" w:rsidRDefault="0035724F" w:rsidP="00E82973">
      <w:pPr>
        <w:spacing w:after="0" w:line="240" w:lineRule="auto"/>
      </w:pPr>
      <w:r>
        <w:separator/>
      </w:r>
    </w:p>
  </w:footnote>
  <w:footnote w:type="continuationSeparator" w:id="0">
    <w:p w14:paraId="0802C4A9" w14:textId="77777777" w:rsidR="0035724F" w:rsidRDefault="0035724F"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4FA"/>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D56"/>
    <w:rsid w:val="00120F70"/>
    <w:rsid w:val="001213CB"/>
    <w:rsid w:val="00121B89"/>
    <w:rsid w:val="001232CF"/>
    <w:rsid w:val="00123786"/>
    <w:rsid w:val="00124A83"/>
    <w:rsid w:val="00124B75"/>
    <w:rsid w:val="00125170"/>
    <w:rsid w:val="00125F76"/>
    <w:rsid w:val="00126C9F"/>
    <w:rsid w:val="001318A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8F4"/>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23C1"/>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A0025"/>
    <w:rsid w:val="002A0284"/>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63CD"/>
    <w:rsid w:val="002F7980"/>
    <w:rsid w:val="003019E7"/>
    <w:rsid w:val="0030341E"/>
    <w:rsid w:val="003034EA"/>
    <w:rsid w:val="00305C55"/>
    <w:rsid w:val="003100E1"/>
    <w:rsid w:val="0031331D"/>
    <w:rsid w:val="003138FC"/>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CA9"/>
    <w:rsid w:val="00380EA2"/>
    <w:rsid w:val="003816DB"/>
    <w:rsid w:val="00382C7C"/>
    <w:rsid w:val="00382FED"/>
    <w:rsid w:val="00383159"/>
    <w:rsid w:val="00383C12"/>
    <w:rsid w:val="00384FC4"/>
    <w:rsid w:val="00386F34"/>
    <w:rsid w:val="00387C8A"/>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3F58"/>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CBB"/>
    <w:rsid w:val="00427F8A"/>
    <w:rsid w:val="00432E67"/>
    <w:rsid w:val="00434127"/>
    <w:rsid w:val="00435B8C"/>
    <w:rsid w:val="00436C2B"/>
    <w:rsid w:val="004409CD"/>
    <w:rsid w:val="00440AB9"/>
    <w:rsid w:val="00440D99"/>
    <w:rsid w:val="004412BC"/>
    <w:rsid w:val="00441462"/>
    <w:rsid w:val="004422A3"/>
    <w:rsid w:val="00443747"/>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096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5494"/>
    <w:rsid w:val="009502E9"/>
    <w:rsid w:val="009506B4"/>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A7911"/>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D63"/>
    <w:rsid w:val="009F3AD5"/>
    <w:rsid w:val="009F59F6"/>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384B"/>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5A2"/>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306E"/>
    <w:rsid w:val="00D03FB7"/>
    <w:rsid w:val="00D049A6"/>
    <w:rsid w:val="00D0505F"/>
    <w:rsid w:val="00D05B00"/>
    <w:rsid w:val="00D0670D"/>
    <w:rsid w:val="00D070CE"/>
    <w:rsid w:val="00D13517"/>
    <w:rsid w:val="00D13E32"/>
    <w:rsid w:val="00D14DCE"/>
    <w:rsid w:val="00D16509"/>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D6C"/>
    <w:rsid w:val="00E61FE8"/>
    <w:rsid w:val="00E62F97"/>
    <w:rsid w:val="00E63738"/>
    <w:rsid w:val="00E64CAB"/>
    <w:rsid w:val="00E65785"/>
    <w:rsid w:val="00E669A4"/>
    <w:rsid w:val="00E6754C"/>
    <w:rsid w:val="00E67A75"/>
    <w:rsid w:val="00E70869"/>
    <w:rsid w:val="00E73496"/>
    <w:rsid w:val="00E75571"/>
    <w:rsid w:val="00E755D4"/>
    <w:rsid w:val="00E75F95"/>
    <w:rsid w:val="00E77279"/>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0CFC"/>
    <w:rsid w:val="00EC154E"/>
    <w:rsid w:val="00EC23DD"/>
    <w:rsid w:val="00EC4D44"/>
    <w:rsid w:val="00ED1FA7"/>
    <w:rsid w:val="00ED2535"/>
    <w:rsid w:val="00ED395F"/>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hyperlink" Target="https://bugguide.net/node/view/787796" TargetMode="External"/><Relationship Id="rId17" Type="http://schemas.openxmlformats.org/officeDocument/2006/relationships/hyperlink" Target="https://bugguide.net/node/view/117329" TargetMode="External"/><Relationship Id="rId18" Type="http://schemas.openxmlformats.org/officeDocument/2006/relationships/hyperlink" Target="https://bugguide.net/node/view/14738"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DC393-A90B-0143-81AA-CF0A6E3AD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8</TotalTime>
  <Pages>39</Pages>
  <Words>22304</Words>
  <Characters>127139</Characters>
  <Application>Microsoft Macintosh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11</cp:revision>
  <dcterms:created xsi:type="dcterms:W3CDTF">2018-09-11T20:19:00Z</dcterms:created>
  <dcterms:modified xsi:type="dcterms:W3CDTF">2018-10-05T19:57:00Z</dcterms:modified>
</cp:coreProperties>
</file>